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9A32C6C" w14:textId="06A1BD54" w:rsidR="00A175C1" w:rsidRPr="005A42EE" w:rsidRDefault="004E19C2" w:rsidP="00DC3A2C">
      <w:pPr>
        <w:spacing w:line="480" w:lineRule="auto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5A42EE">
        <w:rPr>
          <w:rFonts w:ascii="Times New Roman" w:hAnsi="Times New Roman" w:cs="Times New Roman"/>
          <w:b/>
          <w:sz w:val="24"/>
          <w:szCs w:val="24"/>
          <w:lang w:val="en-GB"/>
        </w:rPr>
        <w:t xml:space="preserve">Cohort profile: The Trondheim Early Secure Study (TESS) – </w:t>
      </w:r>
      <w:r w:rsidR="000E4DF3" w:rsidRPr="005A42EE">
        <w:rPr>
          <w:rFonts w:ascii="Times New Roman" w:hAnsi="Times New Roman" w:cs="Times New Roman"/>
          <w:b/>
          <w:sz w:val="24"/>
          <w:szCs w:val="24"/>
          <w:lang w:val="en-GB"/>
        </w:rPr>
        <w:t xml:space="preserve">A </w:t>
      </w:r>
      <w:r w:rsidRPr="005A42EE">
        <w:rPr>
          <w:rFonts w:ascii="Times New Roman" w:hAnsi="Times New Roman" w:cs="Times New Roman"/>
          <w:b/>
          <w:sz w:val="24"/>
          <w:szCs w:val="24"/>
          <w:lang w:val="en-GB"/>
        </w:rPr>
        <w:t xml:space="preserve">study of mental health, psychosocial development and health </w:t>
      </w:r>
      <w:r w:rsidR="00CE5D39" w:rsidRPr="005A42EE">
        <w:rPr>
          <w:rFonts w:ascii="Times New Roman" w:hAnsi="Times New Roman" w:cs="Times New Roman"/>
          <w:b/>
          <w:sz w:val="24"/>
          <w:szCs w:val="24"/>
          <w:lang w:val="en-GB"/>
        </w:rPr>
        <w:t>behaviour</w:t>
      </w:r>
      <w:r w:rsidRPr="005A42EE">
        <w:rPr>
          <w:rFonts w:ascii="Times New Roman" w:hAnsi="Times New Roman" w:cs="Times New Roman"/>
          <w:b/>
          <w:sz w:val="24"/>
          <w:szCs w:val="24"/>
          <w:lang w:val="en-GB"/>
        </w:rPr>
        <w:t xml:space="preserve"> from preschool to adolescence </w:t>
      </w:r>
    </w:p>
    <w:p w14:paraId="73EBE168" w14:textId="77777777" w:rsidR="004E19C2" w:rsidRPr="005A42EE" w:rsidRDefault="004E19C2" w:rsidP="00DC3A2C">
      <w:pPr>
        <w:spacing w:line="480" w:lineRule="auto"/>
        <w:rPr>
          <w:rFonts w:ascii="Times New Roman" w:hAnsi="Times New Roman" w:cs="Times New Roman"/>
          <w:b/>
          <w:sz w:val="24"/>
          <w:szCs w:val="24"/>
          <w:lang w:val="en-GB"/>
        </w:rPr>
      </w:pPr>
    </w:p>
    <w:p w14:paraId="3B333922" w14:textId="2F2E1948" w:rsidR="004E19C2" w:rsidRPr="005A42EE" w:rsidRDefault="004E19C2" w:rsidP="00DC3A2C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5A42EE">
        <w:rPr>
          <w:rFonts w:ascii="Times New Roman" w:hAnsi="Times New Roman" w:cs="Times New Roman"/>
          <w:sz w:val="24"/>
          <w:szCs w:val="24"/>
        </w:rPr>
        <w:t>Silje Steinsbekk</w:t>
      </w:r>
      <w:r w:rsidRPr="005A42EE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F5162B" w:rsidRPr="005A42EE">
        <w:rPr>
          <w:rFonts w:ascii="Times New Roman" w:hAnsi="Times New Roman" w:cs="Times New Roman"/>
          <w:sz w:val="24"/>
          <w:szCs w:val="24"/>
          <w:vertAlign w:val="superscript"/>
        </w:rPr>
        <w:t>*</w:t>
      </w:r>
      <w:r w:rsidRPr="005A42EE">
        <w:rPr>
          <w:rFonts w:ascii="Times New Roman" w:hAnsi="Times New Roman" w:cs="Times New Roman"/>
          <w:sz w:val="24"/>
          <w:szCs w:val="24"/>
        </w:rPr>
        <w:t xml:space="preserve"> and Lars Wichstrøm</w:t>
      </w:r>
      <w:r w:rsidRPr="005A42EE">
        <w:rPr>
          <w:rFonts w:ascii="Times New Roman" w:hAnsi="Times New Roman" w:cs="Times New Roman"/>
          <w:sz w:val="24"/>
          <w:szCs w:val="24"/>
          <w:vertAlign w:val="superscript"/>
        </w:rPr>
        <w:t>1,2</w:t>
      </w:r>
      <w:r w:rsidR="007B5937" w:rsidRPr="005A42EE">
        <w:rPr>
          <w:rFonts w:ascii="Times New Roman" w:hAnsi="Times New Roman" w:cs="Times New Roman"/>
          <w:sz w:val="24"/>
          <w:szCs w:val="24"/>
          <w:vertAlign w:val="superscript"/>
        </w:rPr>
        <w:t>,3</w:t>
      </w:r>
    </w:p>
    <w:p w14:paraId="235BD896" w14:textId="617D9E7D" w:rsidR="007B5937" w:rsidRPr="005A42EE" w:rsidRDefault="004E19C2" w:rsidP="007B5937">
      <w:pPr>
        <w:tabs>
          <w:tab w:val="left" w:pos="0"/>
        </w:tabs>
        <w:spacing w:after="0" w:line="360" w:lineRule="auto"/>
        <w:ind w:right="253"/>
        <w:rPr>
          <w:rFonts w:ascii="Times New Roman" w:eastAsia="Calibri" w:hAnsi="Times New Roman" w:cs="Times New Roman"/>
          <w:sz w:val="24"/>
          <w:szCs w:val="24"/>
          <w:lang w:val="en-GB"/>
        </w:rPr>
      </w:pPr>
      <w:r w:rsidRPr="005A42EE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1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>Department of Psychology, Norwegian University of Science and Technology</w:t>
      </w:r>
      <w:r w:rsidR="00CA4DE5" w:rsidRPr="005A42EE">
        <w:rPr>
          <w:rFonts w:ascii="Times New Roman" w:hAnsi="Times New Roman" w:cs="Times New Roman"/>
          <w:sz w:val="24"/>
          <w:szCs w:val="24"/>
          <w:lang w:val="en-GB"/>
        </w:rPr>
        <w:t>,</w:t>
      </w:r>
      <w:r w:rsidRPr="005A42EE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 xml:space="preserve"> 2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>NTNU Social Science</w:t>
      </w:r>
      <w:r w:rsidR="007B5937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7B5937" w:rsidRPr="005A42EE">
        <w:rPr>
          <w:rFonts w:ascii="Times New Roman" w:eastAsia="Calibri" w:hAnsi="Times New Roman" w:cs="Times New Roman"/>
          <w:sz w:val="24"/>
          <w:szCs w:val="24"/>
          <w:vertAlign w:val="superscript"/>
          <w:lang w:val="en-GB"/>
        </w:rPr>
        <w:t>3</w:t>
      </w:r>
      <w:r w:rsidR="007B5937" w:rsidRPr="005A42EE">
        <w:rPr>
          <w:rFonts w:ascii="Times New Roman" w:eastAsia="Calibri" w:hAnsi="Times New Roman" w:cs="Times New Roman"/>
          <w:sz w:val="24"/>
          <w:szCs w:val="24"/>
          <w:lang w:val="en-GB"/>
        </w:rPr>
        <w:t>Department of Child and Adolescent Psychiatry, St. Olavs Hospital</w:t>
      </w:r>
    </w:p>
    <w:p w14:paraId="3723ABFD" w14:textId="5FF0D468" w:rsidR="004E19C2" w:rsidRPr="005A42EE" w:rsidRDefault="004E19C2" w:rsidP="00DC3A2C">
      <w:pPr>
        <w:spacing w:line="48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7000A861" w14:textId="6AA2AF54" w:rsidR="00F5162B" w:rsidRPr="005A42EE" w:rsidRDefault="00F5162B" w:rsidP="00F5162B">
      <w:pPr>
        <w:spacing w:line="48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5A42EE">
        <w:rPr>
          <w:rFonts w:ascii="Times New Roman" w:hAnsi="Times New Roman" w:cs="Times New Roman"/>
          <w:sz w:val="24"/>
          <w:szCs w:val="24"/>
          <w:lang w:val="en-GB"/>
        </w:rPr>
        <w:t>*</w:t>
      </w:r>
      <w:r w:rsidRPr="005A42EE">
        <w:rPr>
          <w:lang w:val="en-GB"/>
        </w:rPr>
        <w:t xml:space="preserve"> 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Correspondence concerning this article should be addressed to Silje Steinsbekk, Department of Psychology, Norwegian University of Science and Technology, 7491 Trondheim, Norway. Phone +47 73597931/Fax +47 73597694. Email: </w:t>
      </w:r>
      <w:hyperlink r:id="rId7" w:history="1">
        <w:r w:rsidR="007225DA" w:rsidRPr="005A42EE">
          <w:rPr>
            <w:rStyle w:val="Hyperkobling"/>
            <w:rFonts w:ascii="Times New Roman" w:hAnsi="Times New Roman" w:cs="Times New Roman"/>
            <w:sz w:val="24"/>
            <w:szCs w:val="24"/>
            <w:lang w:val="en-GB"/>
          </w:rPr>
          <w:t>silje.steinsbekk@ntnu.no</w:t>
        </w:r>
      </w:hyperlink>
    </w:p>
    <w:p w14:paraId="6E89CC31" w14:textId="36EEECBB" w:rsidR="004E19C2" w:rsidRPr="005A42EE" w:rsidRDefault="004E19C2" w:rsidP="00F5162B">
      <w:pPr>
        <w:spacing w:line="48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376B785A" w14:textId="77777777" w:rsidR="004E19C2" w:rsidRPr="005A42EE" w:rsidRDefault="004E19C2" w:rsidP="00DC3A2C">
      <w:pPr>
        <w:spacing w:line="480" w:lineRule="auto"/>
        <w:rPr>
          <w:rFonts w:ascii="Times New Roman" w:hAnsi="Times New Roman" w:cs="Times New Roman"/>
          <w:b/>
          <w:sz w:val="24"/>
          <w:szCs w:val="24"/>
          <w:lang w:val="en-GB"/>
        </w:rPr>
      </w:pPr>
    </w:p>
    <w:p w14:paraId="30F4D49C" w14:textId="05E8F58B" w:rsidR="00CA4DE5" w:rsidRPr="005A42EE" w:rsidRDefault="00CA4DE5" w:rsidP="00DC3A2C">
      <w:pPr>
        <w:spacing w:line="48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his </w:t>
      </w:r>
      <w:r w:rsidR="00DC3A2C" w:rsidRPr="005A42EE">
        <w:rPr>
          <w:rFonts w:ascii="Times New Roman" w:hAnsi="Times New Roman" w:cs="Times New Roman"/>
          <w:sz w:val="24"/>
          <w:szCs w:val="24"/>
          <w:lang w:val="en-GB"/>
        </w:rPr>
        <w:t>work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was </w:t>
      </w:r>
      <w:r w:rsidR="00DC3A2C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supported </w:t>
      </w:r>
      <w:r w:rsidR="000E4DF3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by 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>the Research Council of Norway</w:t>
      </w:r>
      <w:r w:rsidR="00F5162B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[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>grant number</w:t>
      </w:r>
      <w:r w:rsidR="00DC3A2C" w:rsidRPr="005A42EE">
        <w:rPr>
          <w:rFonts w:ascii="Times New Roman" w:hAnsi="Times New Roman" w:cs="Times New Roman"/>
          <w:sz w:val="24"/>
          <w:szCs w:val="24"/>
          <w:lang w:val="en-GB"/>
        </w:rPr>
        <w:t>s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E5BC5" w:rsidRPr="005A42EE">
        <w:rPr>
          <w:rFonts w:ascii="Times New Roman" w:hAnsi="Times New Roman" w:cs="Times New Roman"/>
          <w:sz w:val="24"/>
          <w:szCs w:val="24"/>
          <w:lang w:val="en-GB"/>
        </w:rPr>
        <w:t>170449/V50, 175309/V50, 185519/V50, 186106/V50, 191144/V5, 185760/V50, 190622/V50, 203249, 202478/S20, 228685/H10, 228685/H10, 213793, 238026, 240097</w:t>
      </w:r>
      <w:r w:rsidR="000E4DF3" w:rsidRPr="005A42EE">
        <w:rPr>
          <w:rFonts w:ascii="Times New Roman" w:hAnsi="Times New Roman" w:cs="Times New Roman"/>
          <w:sz w:val="24"/>
          <w:szCs w:val="24"/>
          <w:lang w:val="en-US"/>
        </w:rPr>
        <w:t>] and by</w:t>
      </w:r>
      <w:r w:rsidR="00FE5BC5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two grants from the Liaison Committee between Central Norway RHA and NTNU</w:t>
      </w:r>
      <w:r w:rsidR="006E1AEE" w:rsidRPr="005A42EE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14:paraId="1F30F836" w14:textId="77777777" w:rsidR="009A6826" w:rsidRPr="005A42EE" w:rsidRDefault="009A6826" w:rsidP="00DC3A2C">
      <w:pPr>
        <w:spacing w:line="48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5A42EE">
        <w:rPr>
          <w:rFonts w:ascii="Times New Roman" w:hAnsi="Times New Roman" w:cs="Times New Roman"/>
          <w:sz w:val="24"/>
          <w:szCs w:val="24"/>
          <w:lang w:val="en-GB"/>
        </w:rPr>
        <w:br w:type="page"/>
      </w:r>
    </w:p>
    <w:p w14:paraId="34AEEE2F" w14:textId="4EC51A9E" w:rsidR="004E19C2" w:rsidRPr="005A42EE" w:rsidRDefault="009A6826" w:rsidP="00DC3A2C">
      <w:pPr>
        <w:spacing w:line="480" w:lineRule="auto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5A42EE">
        <w:rPr>
          <w:rFonts w:ascii="Times New Roman" w:hAnsi="Times New Roman" w:cs="Times New Roman"/>
          <w:b/>
          <w:sz w:val="24"/>
          <w:szCs w:val="24"/>
          <w:lang w:val="en-GB"/>
        </w:rPr>
        <w:lastRenderedPageBreak/>
        <w:t>Why was the cohort set up?</w:t>
      </w:r>
      <w:bookmarkStart w:id="0" w:name="_GoBack"/>
      <w:bookmarkEnd w:id="0"/>
    </w:p>
    <w:p w14:paraId="66214BA9" w14:textId="0695724B" w:rsidR="00491E57" w:rsidRPr="005A42EE" w:rsidRDefault="002F1313" w:rsidP="00DC3A2C">
      <w:pPr>
        <w:spacing w:line="480" w:lineRule="auto"/>
        <w:rPr>
          <w:rStyle w:val="Utheving"/>
          <w:rFonts w:ascii="Times New Roman" w:hAnsi="Times New Roman" w:cs="Times New Roman"/>
          <w:i w:val="0"/>
          <w:sz w:val="24"/>
          <w:szCs w:val="24"/>
          <w:lang w:val="en-US"/>
        </w:rPr>
      </w:pP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Many </w:t>
      </w:r>
      <w:r w:rsidR="00660704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mental health 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disorders in childhood and adolescence </w:t>
      </w:r>
      <w:r w:rsidR="00904DAB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are 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already </w:t>
      </w:r>
      <w:r w:rsidR="00CE71DE" w:rsidRPr="005A42EE">
        <w:rPr>
          <w:rFonts w:ascii="Times New Roman" w:hAnsi="Times New Roman" w:cs="Times New Roman"/>
          <w:sz w:val="24"/>
          <w:szCs w:val="24"/>
          <w:lang w:val="en-GB"/>
        </w:rPr>
        <w:t>evident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35A45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by 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>the preschool years</w:t>
      </w:r>
      <w:r w:rsidR="00F06EFA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06EFA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MdWJ5PC9BdXRob3I+PFllYXI+MjAwOTwvWWVhcj48UmVj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</w:fldData>
        </w:fldChar>
      </w:r>
      <w:r w:rsidR="00A007A3" w:rsidRPr="005A42E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A007A3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MdWJ5PC9BdXRob3I+PFllYXI+MjAwOTwvWWVhcj48UmVj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</w:fldData>
        </w:fldChar>
      </w:r>
      <w:r w:rsidR="00A007A3" w:rsidRPr="005A42E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A007A3" w:rsidRPr="005A42EE">
        <w:rPr>
          <w:rFonts w:ascii="Times New Roman" w:hAnsi="Times New Roman" w:cs="Times New Roman"/>
          <w:sz w:val="24"/>
          <w:szCs w:val="24"/>
          <w:lang w:val="en-GB"/>
        </w:rPr>
      </w:r>
      <w:r w:rsidR="00A007A3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F06EFA" w:rsidRPr="005A42EE">
        <w:rPr>
          <w:rFonts w:ascii="Times New Roman" w:hAnsi="Times New Roman" w:cs="Times New Roman"/>
          <w:sz w:val="24"/>
          <w:szCs w:val="24"/>
          <w:lang w:val="en-GB"/>
        </w:rPr>
      </w:r>
      <w:r w:rsidR="00F06EFA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A007A3" w:rsidRPr="005A42EE">
        <w:rPr>
          <w:rFonts w:ascii="Times New Roman" w:hAnsi="Times New Roman" w:cs="Times New Roman"/>
          <w:noProof/>
          <w:sz w:val="24"/>
          <w:szCs w:val="24"/>
          <w:lang w:val="en-GB"/>
        </w:rPr>
        <w:t>(1-3)</w:t>
      </w:r>
      <w:r w:rsidR="00F06EFA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, but there is little empirical research </w:t>
      </w:r>
      <w:r w:rsidR="00035A45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concerning 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>the prevalence and predictors of psychiatric disorders in young children.</w:t>
      </w:r>
      <w:r w:rsidR="00CE71DE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If </w:t>
      </w:r>
      <w:r w:rsidR="00035A45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left </w:t>
      </w:r>
      <w:r w:rsidR="00CE71DE" w:rsidRPr="005A42EE">
        <w:rPr>
          <w:rFonts w:ascii="Times New Roman" w:hAnsi="Times New Roman" w:cs="Times New Roman"/>
          <w:sz w:val="24"/>
          <w:szCs w:val="24"/>
          <w:lang w:val="en-GB"/>
        </w:rPr>
        <w:t>undetected</w:t>
      </w:r>
      <w:r w:rsidR="00CC1325" w:rsidRPr="005A42EE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CE71DE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child problems may deteriorate and</w:t>
      </w:r>
      <w:r w:rsidR="00CC1325" w:rsidRPr="005A42EE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CE71DE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with time</w:t>
      </w:r>
      <w:r w:rsidR="00CC1325" w:rsidRPr="005A42EE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CE71DE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become more resistant to change </w:t>
      </w:r>
      <w:r w:rsidR="00CE71DE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A007A3" w:rsidRPr="005A42E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Bricker&lt;/Author&gt;&lt;Year&gt;2004&lt;/Year&gt;&lt;RecNum&gt;3596&lt;/RecNum&gt;&lt;DisplayText&gt;(4)&lt;/DisplayText&gt;&lt;record&gt;&lt;rec-number&gt;3596&lt;/rec-number&gt;&lt;foreign-keys&gt;&lt;key app="EN" db-id="5xas0psztvvt5jetzf0vap5hefp2vxsfaerv" timestamp="1503925049"&gt;3596&lt;/key&gt;&lt;/foreign-keys&gt;&lt;ref-type name="Journal Article"&gt;17&lt;/ref-type&gt;&lt;contributors&gt;&lt;authors&gt;&lt;author&gt;Bricker, D.&lt;/author&gt;&lt;author&gt;Davis, M. S.&lt;/author&gt;&lt;author&gt;Squires, J.&lt;/author&gt;&lt;/authors&gt;&lt;/contributors&gt;&lt;titles&gt;&lt;title&gt;Mental health screening in young children&lt;/title&gt;&lt;secondary-title&gt;Infants and Young Children&lt;/secondary-title&gt;&lt;/titles&gt;&lt;periodical&gt;&lt;full-title&gt;Infants and Young Children&lt;/full-title&gt;&lt;/periodical&gt;&lt;pages&gt;129-144&lt;/pages&gt;&lt;volume&gt;17&lt;/volume&gt;&lt;number&gt;2&lt;/number&gt;&lt;dates&gt;&lt;year&gt;2004&lt;/year&gt;&lt;pub-dates&gt;&lt;date&gt;Apr-Jun&lt;/date&gt;&lt;/pub-dates&gt;&lt;/dates&gt;&lt;isbn&gt;0896-3746&lt;/isbn&gt;&lt;accession-num&gt;WOS:000221258300005&lt;/accession-num&gt;&lt;urls&gt;&lt;related-urls&gt;&lt;url&gt;&amp;lt;Go to ISI&amp;gt;://WOS:000221258300005&lt;/url&gt;&lt;/related-urls&gt;&lt;/urls&gt;&lt;/record&gt;&lt;/Cite&gt;&lt;/EndNote&gt;</w:instrText>
      </w:r>
      <w:r w:rsidR="00CE71DE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A007A3" w:rsidRPr="005A42EE">
        <w:rPr>
          <w:rFonts w:ascii="Times New Roman" w:hAnsi="Times New Roman" w:cs="Times New Roman"/>
          <w:noProof/>
          <w:sz w:val="24"/>
          <w:szCs w:val="24"/>
          <w:lang w:val="en-GB"/>
        </w:rPr>
        <w:t>(4)</w:t>
      </w:r>
      <w:r w:rsidR="00CE71DE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CE71DE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B05353" w:rsidRPr="005A42EE">
        <w:rPr>
          <w:rFonts w:ascii="Times New Roman" w:hAnsi="Times New Roman" w:cs="Times New Roman"/>
          <w:sz w:val="24"/>
          <w:szCs w:val="24"/>
          <w:lang w:val="en-GB"/>
        </w:rPr>
        <w:t>Identifying</w:t>
      </w:r>
      <w:r w:rsidR="00BB1DC1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5C16FE" w:rsidRPr="005A42EE">
        <w:rPr>
          <w:rFonts w:ascii="Times New Roman" w:hAnsi="Times New Roman" w:cs="Times New Roman"/>
          <w:sz w:val="24"/>
          <w:szCs w:val="24"/>
          <w:lang w:val="en-GB"/>
        </w:rPr>
        <w:t>risk factors</w:t>
      </w:r>
      <w:r w:rsidR="00BB1DC1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CE71DE" w:rsidRPr="005A42EE">
        <w:rPr>
          <w:rFonts w:ascii="Times New Roman" w:hAnsi="Times New Roman" w:cs="Times New Roman"/>
          <w:sz w:val="24"/>
          <w:szCs w:val="24"/>
          <w:lang w:val="en-GB"/>
        </w:rPr>
        <w:t>co-occurrence of difficulties</w:t>
      </w:r>
      <w:r w:rsidR="00BB1DC1" w:rsidRPr="005A42EE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CE71DE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developmental trajectories </w:t>
      </w:r>
      <w:r w:rsidR="00BB1DC1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and </w:t>
      </w:r>
      <w:r w:rsidR="00FF0AA0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potential causal </w:t>
      </w:r>
      <w:r w:rsidR="00BB1DC1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mechanisms </w:t>
      </w:r>
      <w:r w:rsidR="00CE71DE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can aid researchers and clinicians in preventing, </w:t>
      </w:r>
      <w:r w:rsidR="00566943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diagnosing, </w:t>
      </w:r>
      <w:r w:rsidR="00CE71DE" w:rsidRPr="005A42EE">
        <w:rPr>
          <w:rFonts w:ascii="Times New Roman" w:hAnsi="Times New Roman" w:cs="Times New Roman"/>
          <w:sz w:val="24"/>
          <w:szCs w:val="24"/>
          <w:lang w:val="en-GB"/>
        </w:rPr>
        <w:t>and treating mental health problems</w:t>
      </w:r>
      <w:r w:rsidR="00BB1DC1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in children. </w:t>
      </w:r>
      <w:r w:rsidR="00CE71DE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A true community study using structured diagnostic tools, which </w:t>
      </w:r>
      <w:r w:rsidR="00035A45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are </w:t>
      </w:r>
      <w:r w:rsidR="008B3921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FF0AA0" w:rsidRPr="005A42EE">
        <w:rPr>
          <w:rFonts w:ascii="Times New Roman" w:hAnsi="Times New Roman" w:cs="Times New Roman"/>
          <w:sz w:val="24"/>
          <w:szCs w:val="24"/>
          <w:lang w:val="en-GB"/>
        </w:rPr>
        <w:t>preferred method</w:t>
      </w:r>
      <w:r w:rsidR="00C72756" w:rsidRPr="005A42EE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FF0AA0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for </w:t>
      </w:r>
      <w:r w:rsidR="000571C6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diagnosis </w:t>
      </w:r>
      <w:r w:rsidR="00FF0AA0" w:rsidRPr="005A42EE">
        <w:rPr>
          <w:rFonts w:ascii="Times New Roman" w:hAnsi="Times New Roman" w:cs="Times New Roman"/>
          <w:sz w:val="24"/>
          <w:szCs w:val="24"/>
          <w:lang w:val="en-GB"/>
        </w:rPr>
        <w:t>in all age groups</w:t>
      </w:r>
      <w:r w:rsidR="005C16FE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and correspond</w:t>
      </w:r>
      <w:r w:rsidR="008B3921" w:rsidRPr="005A42EE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CE71DE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to medical </w:t>
      </w:r>
      <w:r w:rsidR="00BB1DC1" w:rsidRPr="005A42EE">
        <w:rPr>
          <w:rFonts w:ascii="Times New Roman" w:hAnsi="Times New Roman" w:cs="Times New Roman"/>
          <w:sz w:val="24"/>
          <w:szCs w:val="24"/>
          <w:lang w:val="en-GB"/>
        </w:rPr>
        <w:t>decision</w:t>
      </w:r>
      <w:r w:rsidR="00CE71DE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making</w:t>
      </w:r>
      <w:r w:rsidR="00BB1DC1" w:rsidRPr="005A42EE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CE71DE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had </w:t>
      </w:r>
      <w:r w:rsidR="00C72756" w:rsidRPr="005A42EE">
        <w:rPr>
          <w:rFonts w:ascii="Times New Roman" w:hAnsi="Times New Roman" w:cs="Times New Roman"/>
          <w:sz w:val="24"/>
          <w:szCs w:val="24"/>
          <w:lang w:val="en-GB"/>
        </w:rPr>
        <w:t>not been</w:t>
      </w:r>
      <w:r w:rsidR="00CE71DE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published when the </w:t>
      </w:r>
      <w:r w:rsidR="00BB1DC1" w:rsidRPr="005A42EE">
        <w:rPr>
          <w:rFonts w:ascii="Times New Roman" w:hAnsi="Times New Roman" w:cs="Times New Roman"/>
          <w:sz w:val="24"/>
          <w:szCs w:val="24"/>
          <w:lang w:val="en-GB"/>
        </w:rPr>
        <w:t>Trondheim Early Secure Study (TESS)</w:t>
      </w:r>
      <w:r w:rsidR="0040686A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5C16FE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was established </w:t>
      </w:r>
      <w:r w:rsidR="0040686A" w:rsidRPr="005A42EE">
        <w:rPr>
          <w:rFonts w:ascii="Times New Roman" w:hAnsi="Times New Roman" w:cs="Times New Roman"/>
          <w:sz w:val="24"/>
          <w:szCs w:val="24"/>
          <w:lang w:val="en-GB"/>
        </w:rPr>
        <w:t>in 2007</w:t>
      </w:r>
      <w:r w:rsidR="00BB1DC1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7A6C7C" w:rsidRPr="005A42EE">
        <w:rPr>
          <w:rStyle w:val="Utheving"/>
          <w:rFonts w:ascii="Times New Roman" w:hAnsi="Times New Roman" w:cs="Times New Roman"/>
          <w:i w:val="0"/>
          <w:sz w:val="24"/>
          <w:szCs w:val="24"/>
          <w:lang w:val="en-US"/>
        </w:rPr>
        <w:t xml:space="preserve">Of note, other comprehensive </w:t>
      </w:r>
      <w:r w:rsidR="002D37E3" w:rsidRPr="005A42EE">
        <w:rPr>
          <w:rStyle w:val="Utheving"/>
          <w:rFonts w:ascii="Times New Roman" w:hAnsi="Times New Roman" w:cs="Times New Roman"/>
          <w:i w:val="0"/>
          <w:sz w:val="24"/>
          <w:szCs w:val="24"/>
          <w:lang w:val="en-US"/>
        </w:rPr>
        <w:t xml:space="preserve">longitudinal </w:t>
      </w:r>
      <w:r w:rsidR="007A6C7C" w:rsidRPr="005A42EE">
        <w:rPr>
          <w:rStyle w:val="Utheving"/>
          <w:rFonts w:ascii="Times New Roman" w:hAnsi="Times New Roman" w:cs="Times New Roman"/>
          <w:i w:val="0"/>
          <w:sz w:val="24"/>
          <w:szCs w:val="24"/>
          <w:lang w:val="en-US"/>
        </w:rPr>
        <w:t xml:space="preserve">community studies of </w:t>
      </w:r>
      <w:r w:rsidR="00C72756" w:rsidRPr="005A42EE">
        <w:rPr>
          <w:rStyle w:val="Utheving"/>
          <w:rFonts w:ascii="Times New Roman" w:hAnsi="Times New Roman" w:cs="Times New Roman"/>
          <w:i w:val="0"/>
          <w:sz w:val="24"/>
          <w:szCs w:val="24"/>
          <w:lang w:val="en-US"/>
        </w:rPr>
        <w:t xml:space="preserve">mental health problems in </w:t>
      </w:r>
      <w:r w:rsidR="00883248" w:rsidRPr="005A42EE">
        <w:rPr>
          <w:rStyle w:val="Utheving"/>
          <w:rFonts w:ascii="Times New Roman" w:hAnsi="Times New Roman" w:cs="Times New Roman"/>
          <w:i w:val="0"/>
          <w:sz w:val="24"/>
          <w:szCs w:val="24"/>
          <w:lang w:val="en-US"/>
        </w:rPr>
        <w:t xml:space="preserve">young </w:t>
      </w:r>
      <w:r w:rsidR="00C72756" w:rsidRPr="005A42EE">
        <w:rPr>
          <w:rStyle w:val="Utheving"/>
          <w:rFonts w:ascii="Times New Roman" w:hAnsi="Times New Roman" w:cs="Times New Roman"/>
          <w:i w:val="0"/>
          <w:sz w:val="24"/>
          <w:szCs w:val="24"/>
          <w:lang w:val="en-US"/>
        </w:rPr>
        <w:t>children</w:t>
      </w:r>
      <w:r w:rsidR="002D37E3" w:rsidRPr="005A42EE">
        <w:rPr>
          <w:rStyle w:val="Utheving"/>
          <w:rFonts w:ascii="Times New Roman" w:hAnsi="Times New Roman" w:cs="Times New Roman"/>
          <w:i w:val="0"/>
          <w:sz w:val="24"/>
          <w:szCs w:val="24"/>
          <w:lang w:val="en-US"/>
        </w:rPr>
        <w:t xml:space="preserve"> </w:t>
      </w:r>
      <w:r w:rsidR="00883248" w:rsidRPr="005A42EE">
        <w:rPr>
          <w:rStyle w:val="Utheving"/>
          <w:rFonts w:ascii="Times New Roman" w:hAnsi="Times New Roman" w:cs="Times New Roman"/>
          <w:i w:val="0"/>
          <w:sz w:val="24"/>
          <w:szCs w:val="24"/>
          <w:lang w:val="en-US"/>
        </w:rPr>
        <w:t>did</w:t>
      </w:r>
      <w:r w:rsidR="007A6C7C" w:rsidRPr="005A42EE">
        <w:rPr>
          <w:rStyle w:val="Utheving"/>
          <w:rFonts w:ascii="Times New Roman" w:hAnsi="Times New Roman" w:cs="Times New Roman"/>
          <w:i w:val="0"/>
          <w:sz w:val="24"/>
          <w:szCs w:val="24"/>
          <w:lang w:val="en-US"/>
        </w:rPr>
        <w:t xml:space="preserve"> exist</w:t>
      </w:r>
      <w:r w:rsidR="00883248" w:rsidRPr="005A42EE">
        <w:rPr>
          <w:rStyle w:val="Utheving"/>
          <w:rFonts w:ascii="Times New Roman" w:hAnsi="Times New Roman" w:cs="Times New Roman"/>
          <w:i w:val="0"/>
          <w:sz w:val="24"/>
          <w:szCs w:val="24"/>
          <w:lang w:val="en-US"/>
        </w:rPr>
        <w:t xml:space="preserve"> at that time</w:t>
      </w:r>
      <w:r w:rsidR="007A6C7C" w:rsidRPr="005A42EE">
        <w:rPr>
          <w:rStyle w:val="Utheving"/>
          <w:rFonts w:ascii="Times New Roman" w:hAnsi="Times New Roman" w:cs="Times New Roman"/>
          <w:i w:val="0"/>
          <w:sz w:val="24"/>
          <w:szCs w:val="24"/>
          <w:lang w:val="en-US"/>
        </w:rPr>
        <w:t xml:space="preserve">, such as the Dunedin study </w:t>
      </w:r>
      <w:r w:rsidR="007A6C7C" w:rsidRPr="005A42EE">
        <w:rPr>
          <w:rStyle w:val="Utheving"/>
          <w:rFonts w:ascii="Times New Roman" w:hAnsi="Times New Roman" w:cs="Times New Roman"/>
          <w:i w:val="0"/>
          <w:sz w:val="24"/>
          <w:szCs w:val="24"/>
          <w:lang w:val="en-US"/>
        </w:rPr>
        <w:fldChar w:fldCharType="begin"/>
      </w:r>
      <w:r w:rsidR="007A6C7C" w:rsidRPr="005A42EE">
        <w:rPr>
          <w:rStyle w:val="Utheving"/>
          <w:rFonts w:ascii="Times New Roman" w:hAnsi="Times New Roman" w:cs="Times New Roman"/>
          <w:i w:val="0"/>
          <w:sz w:val="24"/>
          <w:szCs w:val="24"/>
          <w:lang w:val="en-US"/>
        </w:rPr>
        <w:instrText xml:space="preserve"> ADDIN EN.CITE &lt;EndNote&gt;&lt;Cite&gt;&lt;Author&gt;Poulton&lt;/Author&gt;&lt;Year&gt;2015&lt;/Year&gt;&lt;RecNum&gt;3653&lt;/RecNum&gt;&lt;DisplayText&gt;(5)&lt;/DisplayText&gt;&lt;record&gt;&lt;rec-number&gt;3653&lt;/rec-number&gt;&lt;foreign-keys&gt;&lt;key app="EN" db-id="5xas0psztvvt5jetzf0vap5hefp2vxsfaerv" timestamp="1505825939"&gt;3653&lt;/key&gt;&lt;/foreign-keys&gt;&lt;ref-type name="Journal Article"&gt;17&lt;/ref-type&gt;&lt;contributors&gt;&lt;authors&gt;&lt;author&gt;Poulton, R.&lt;/author&gt;&lt;author&gt;Moffitt, T. E.&lt;/author&gt;&lt;author&gt;Silva, P. A.&lt;/author&gt;&lt;/authors&gt;&lt;/contributors&gt;&lt;titles&gt;&lt;title&gt;The Dunedin Multidisciplinary Health and Development Study: overview of the first 40 years, with an eye to the future&lt;/title&gt;&lt;secondary-title&gt;Social Psychiatry and Psychiatric Epidemiology&lt;/secondary-title&gt;&lt;/titles&gt;&lt;periodical&gt;&lt;full-title&gt;Social Psychiatry and Psychiatric Epidemiology&lt;/full-title&gt;&lt;abbr-1&gt;Soc. Psychiatry Psychiatr. Epidemiol.&lt;/abbr-1&gt;&lt;abbr-2&gt;Soc Psychiatry Psychiatr Epidemiol&lt;/abbr-2&gt;&lt;abbr-3&gt;Social Psychiatry &amp;amp; Psychiatric Epidemiology&lt;/abbr-3&gt;&lt;/periodical&gt;&lt;pages&gt;679-693&lt;/pages&gt;&lt;volume&gt;50&lt;/volume&gt;&lt;number&gt;5&lt;/number&gt;&lt;dates&gt;&lt;year&gt;2015&lt;/year&gt;&lt;pub-dates&gt;&lt;date&gt;May&lt;/date&gt;&lt;/pub-dates&gt;&lt;/dates&gt;&lt;isbn&gt;0933-7954&lt;/isbn&gt;&lt;accession-num&gt;WOS:000353219000002&lt;/accession-num&gt;&lt;urls&gt;&lt;related-urls&gt;&lt;url&gt;&amp;lt;Go to ISI&amp;gt;://WOS:000353219000002&lt;/url&gt;&lt;/related-urls&gt;&lt;/urls&gt;&lt;electronic-resource-num&gt;10.1007/s00127-015-1048-8&lt;/electronic-resource-num&gt;&lt;/record&gt;&lt;/Cite&gt;&lt;/EndNote&gt;</w:instrText>
      </w:r>
      <w:r w:rsidR="007A6C7C" w:rsidRPr="005A42EE">
        <w:rPr>
          <w:rStyle w:val="Utheving"/>
          <w:rFonts w:ascii="Times New Roman" w:hAnsi="Times New Roman" w:cs="Times New Roman"/>
          <w:i w:val="0"/>
          <w:sz w:val="24"/>
          <w:szCs w:val="24"/>
          <w:lang w:val="en-US"/>
        </w:rPr>
        <w:fldChar w:fldCharType="separate"/>
      </w:r>
      <w:r w:rsidR="007A6C7C" w:rsidRPr="005A42EE">
        <w:rPr>
          <w:rStyle w:val="Utheving"/>
          <w:rFonts w:ascii="Times New Roman" w:hAnsi="Times New Roman" w:cs="Times New Roman"/>
          <w:i w:val="0"/>
          <w:noProof/>
          <w:sz w:val="24"/>
          <w:szCs w:val="24"/>
          <w:lang w:val="en-US"/>
        </w:rPr>
        <w:t>(5)</w:t>
      </w:r>
      <w:r w:rsidR="007A6C7C" w:rsidRPr="005A42EE">
        <w:rPr>
          <w:rStyle w:val="Utheving"/>
          <w:rFonts w:ascii="Times New Roman" w:hAnsi="Times New Roman" w:cs="Times New Roman"/>
          <w:i w:val="0"/>
          <w:sz w:val="24"/>
          <w:szCs w:val="24"/>
          <w:lang w:val="en-US"/>
        </w:rPr>
        <w:fldChar w:fldCharType="end"/>
      </w:r>
      <w:r w:rsidR="00346828" w:rsidRPr="005A42EE">
        <w:rPr>
          <w:rStyle w:val="Utheving"/>
          <w:rFonts w:ascii="Times New Roman" w:hAnsi="Times New Roman" w:cs="Times New Roman"/>
          <w:i w:val="0"/>
          <w:sz w:val="24"/>
          <w:szCs w:val="24"/>
          <w:lang w:val="en-US"/>
        </w:rPr>
        <w:t xml:space="preserve"> and</w:t>
      </w:r>
      <w:r w:rsidR="002D37E3" w:rsidRPr="005A42EE">
        <w:rPr>
          <w:rStyle w:val="Utheving"/>
          <w:rFonts w:ascii="Times New Roman" w:hAnsi="Times New Roman" w:cs="Times New Roman"/>
          <w:i w:val="0"/>
          <w:sz w:val="24"/>
          <w:szCs w:val="24"/>
          <w:lang w:val="en-US"/>
        </w:rPr>
        <w:t xml:space="preserve"> the Stony Brook Temperament Study</w:t>
      </w:r>
      <w:r w:rsidR="00883248" w:rsidRPr="005A42EE">
        <w:rPr>
          <w:rStyle w:val="Utheving"/>
          <w:rFonts w:ascii="Times New Roman" w:hAnsi="Times New Roman" w:cs="Times New Roman"/>
          <w:i w:val="0"/>
          <w:sz w:val="24"/>
          <w:szCs w:val="24"/>
          <w:lang w:val="en-US"/>
        </w:rPr>
        <w:t xml:space="preserve"> </w:t>
      </w:r>
      <w:r w:rsidR="00883248" w:rsidRPr="005A42EE">
        <w:rPr>
          <w:rStyle w:val="Utheving"/>
          <w:rFonts w:ascii="Times New Roman" w:hAnsi="Times New Roman" w:cs="Times New Roman"/>
          <w:i w:val="0"/>
          <w:sz w:val="24"/>
          <w:szCs w:val="24"/>
          <w:lang w:val="en-US"/>
        </w:rPr>
        <w:fldChar w:fldCharType="begin"/>
      </w:r>
      <w:r w:rsidR="00883248" w:rsidRPr="005A42EE">
        <w:rPr>
          <w:rStyle w:val="Utheving"/>
          <w:rFonts w:ascii="Times New Roman" w:hAnsi="Times New Roman" w:cs="Times New Roman"/>
          <w:i w:val="0"/>
          <w:sz w:val="24"/>
          <w:szCs w:val="24"/>
          <w:lang w:val="en-US"/>
        </w:rPr>
        <w:instrText xml:space="preserve"> ADDIN EN.CITE &lt;EndNote&gt;&lt;Cite&gt;&lt;Author&gt;Klein&lt;/Author&gt;&lt;Year&gt;2017&lt;/Year&gt;&lt;RecNum&gt;3824&lt;/RecNum&gt;&lt;DisplayText&gt;(6)&lt;/DisplayText&gt;&lt;record&gt;&lt;rec-number&gt;3824&lt;/rec-number&gt;&lt;foreign-keys&gt;&lt;key app="EN" db-id="5xas0psztvvt5jetzf0vap5hefp2vxsfaerv" timestamp="1517488274"&gt;3824&lt;/key&gt;&lt;/foreign-keys&gt;&lt;ref-type name="Journal Article"&gt;17&lt;/ref-type&gt;&lt;contributors&gt;&lt;authors&gt;&lt;author&gt;Klein, D. N.&lt;/author&gt;&lt;author&gt;Finsaas, M. C.&lt;/author&gt;&lt;/authors&gt;&lt;/contributors&gt;&lt;titles&gt;&lt;title&gt;The Stony Brook Temperament Study: Early Antecedents and Pathways to Emotional Disorders&lt;/title&gt;&lt;secondary-title&gt;Child Development Perspectives&lt;/secondary-title&gt;&lt;/titles&gt;&lt;periodical&gt;&lt;full-title&gt;Child Development Perspectives&lt;/full-title&gt;&lt;/periodical&gt;&lt;pages&gt;257-263&lt;/pages&gt;&lt;volume&gt;11&lt;/volume&gt;&lt;number&gt;4&lt;/number&gt;&lt;dates&gt;&lt;year&gt;2017&lt;/year&gt;&lt;pub-dates&gt;&lt;date&gt;Dec&lt;/date&gt;&lt;/pub-dates&gt;&lt;/dates&gt;&lt;isbn&gt;1750-8592&lt;/isbn&gt;&lt;accession-num&gt;WOS:000415178500006&lt;/accession-num&gt;&lt;urls&gt;&lt;related-urls&gt;&lt;url&gt;&amp;lt;Go to ISI&amp;gt;://WOS:000415178500006&lt;/url&gt;&lt;/related-urls&gt;&lt;/urls&gt;&lt;electronic-resource-num&gt;10.1111/cdep.12242&lt;/electronic-resource-num&gt;&lt;/record&gt;&lt;/Cite&gt;&lt;/EndNote&gt;</w:instrText>
      </w:r>
      <w:r w:rsidR="00883248" w:rsidRPr="005A42EE">
        <w:rPr>
          <w:rStyle w:val="Utheving"/>
          <w:rFonts w:ascii="Times New Roman" w:hAnsi="Times New Roman" w:cs="Times New Roman"/>
          <w:i w:val="0"/>
          <w:sz w:val="24"/>
          <w:szCs w:val="24"/>
          <w:lang w:val="en-US"/>
        </w:rPr>
        <w:fldChar w:fldCharType="separate"/>
      </w:r>
      <w:r w:rsidR="00883248" w:rsidRPr="005A42EE">
        <w:rPr>
          <w:rStyle w:val="Utheving"/>
          <w:rFonts w:ascii="Times New Roman" w:hAnsi="Times New Roman" w:cs="Times New Roman"/>
          <w:i w:val="0"/>
          <w:noProof/>
          <w:sz w:val="24"/>
          <w:szCs w:val="24"/>
          <w:lang w:val="en-US"/>
        </w:rPr>
        <w:t>(6)</w:t>
      </w:r>
      <w:r w:rsidR="00883248" w:rsidRPr="005A42EE">
        <w:rPr>
          <w:rStyle w:val="Utheving"/>
          <w:rFonts w:ascii="Times New Roman" w:hAnsi="Times New Roman" w:cs="Times New Roman"/>
          <w:i w:val="0"/>
          <w:sz w:val="24"/>
          <w:szCs w:val="24"/>
          <w:lang w:val="en-US"/>
        </w:rPr>
        <w:fldChar w:fldCharType="end"/>
      </w:r>
      <w:r w:rsidR="00C72756" w:rsidRPr="005A42EE">
        <w:rPr>
          <w:rStyle w:val="Utheving"/>
          <w:rFonts w:ascii="Times New Roman" w:hAnsi="Times New Roman" w:cs="Times New Roman"/>
          <w:i w:val="0"/>
          <w:sz w:val="24"/>
          <w:szCs w:val="24"/>
          <w:lang w:val="en-US"/>
        </w:rPr>
        <w:t>; however, these studies did not apply</w:t>
      </w:r>
      <w:r w:rsidR="00346828" w:rsidRPr="005A42EE">
        <w:rPr>
          <w:rStyle w:val="Utheving"/>
          <w:rFonts w:ascii="Times New Roman" w:hAnsi="Times New Roman" w:cs="Times New Roman"/>
          <w:i w:val="0"/>
          <w:sz w:val="24"/>
          <w:szCs w:val="24"/>
          <w:lang w:val="en-US"/>
        </w:rPr>
        <w:t xml:space="preserve"> diagnostic interviews to assess children’s psychopathology.</w:t>
      </w:r>
      <w:r w:rsidR="0025530F" w:rsidRPr="005A42EE">
        <w:rPr>
          <w:rStyle w:val="Utheving"/>
          <w:rFonts w:ascii="Times New Roman" w:hAnsi="Times New Roman" w:cs="Times New Roman"/>
          <w:i w:val="0"/>
          <w:sz w:val="24"/>
          <w:szCs w:val="24"/>
          <w:lang w:val="en-US"/>
        </w:rPr>
        <w:t xml:space="preserve"> </w:t>
      </w:r>
      <w:r w:rsidR="00C72756" w:rsidRPr="005A42EE">
        <w:rPr>
          <w:rStyle w:val="Utheving"/>
          <w:rFonts w:ascii="Times New Roman" w:hAnsi="Times New Roman" w:cs="Times New Roman"/>
          <w:i w:val="0"/>
          <w:sz w:val="24"/>
          <w:szCs w:val="24"/>
          <w:lang w:val="en-US"/>
        </w:rPr>
        <w:t>Subsequently, o</w:t>
      </w:r>
      <w:r w:rsidR="0025530F" w:rsidRPr="005A42EE">
        <w:rPr>
          <w:rStyle w:val="Utheving"/>
          <w:rFonts w:ascii="Times New Roman" w:hAnsi="Times New Roman" w:cs="Times New Roman"/>
          <w:i w:val="0"/>
          <w:sz w:val="24"/>
          <w:szCs w:val="24"/>
          <w:lang w:val="en-US"/>
        </w:rPr>
        <w:t xml:space="preserve">ther prospective studies using clinical interviews </w:t>
      </w:r>
      <w:r w:rsidR="007D0474" w:rsidRPr="005A42EE">
        <w:rPr>
          <w:rStyle w:val="Utheving"/>
          <w:rFonts w:ascii="Times New Roman" w:hAnsi="Times New Roman" w:cs="Times New Roman"/>
          <w:i w:val="0"/>
          <w:sz w:val="24"/>
          <w:szCs w:val="24"/>
          <w:lang w:val="en-US"/>
        </w:rPr>
        <w:t xml:space="preserve">to assess a wide spectrum of psychiatric disorders, </w:t>
      </w:r>
      <w:r w:rsidR="00C72756" w:rsidRPr="005A42EE">
        <w:rPr>
          <w:rStyle w:val="Utheving"/>
          <w:rFonts w:ascii="Times New Roman" w:hAnsi="Times New Roman" w:cs="Times New Roman"/>
          <w:i w:val="0"/>
          <w:sz w:val="24"/>
          <w:szCs w:val="24"/>
          <w:lang w:val="en-US"/>
        </w:rPr>
        <w:t>beginning</w:t>
      </w:r>
      <w:r w:rsidR="0025530F" w:rsidRPr="005A42EE">
        <w:rPr>
          <w:rStyle w:val="Utheving"/>
          <w:rFonts w:ascii="Times New Roman" w:hAnsi="Times New Roman" w:cs="Times New Roman"/>
          <w:i w:val="0"/>
          <w:sz w:val="24"/>
          <w:szCs w:val="24"/>
          <w:lang w:val="en-US"/>
        </w:rPr>
        <w:t xml:space="preserve"> in the preschool </w:t>
      </w:r>
      <w:r w:rsidR="007D0474" w:rsidRPr="005A42EE">
        <w:rPr>
          <w:rStyle w:val="Utheving"/>
          <w:rFonts w:ascii="Times New Roman" w:hAnsi="Times New Roman" w:cs="Times New Roman"/>
          <w:i w:val="0"/>
          <w:sz w:val="24"/>
          <w:szCs w:val="24"/>
          <w:lang w:val="en-US"/>
        </w:rPr>
        <w:t xml:space="preserve">years, </w:t>
      </w:r>
      <w:r w:rsidR="0025530F" w:rsidRPr="005A42EE">
        <w:rPr>
          <w:rStyle w:val="Utheving"/>
          <w:rFonts w:ascii="Times New Roman" w:hAnsi="Times New Roman" w:cs="Times New Roman"/>
          <w:i w:val="0"/>
          <w:sz w:val="24"/>
          <w:szCs w:val="24"/>
          <w:lang w:val="en-US"/>
        </w:rPr>
        <w:t xml:space="preserve">were launched, perhaps most notably </w:t>
      </w:r>
      <w:r w:rsidR="00C72756" w:rsidRPr="005A42EE">
        <w:rPr>
          <w:rFonts w:ascii="Times New Roman" w:hAnsi="Times New Roman" w:cs="Times New Roman"/>
          <w:bCs/>
          <w:spacing w:val="-2"/>
          <w:sz w:val="24"/>
          <w:szCs w:val="24"/>
          <w:lang w:val="en-GB"/>
        </w:rPr>
        <w:t>t</w:t>
      </w:r>
      <w:r w:rsidR="00AB7877" w:rsidRPr="005A42EE">
        <w:rPr>
          <w:rFonts w:ascii="Times New Roman" w:hAnsi="Times New Roman" w:cs="Times New Roman"/>
          <w:bCs/>
          <w:spacing w:val="-2"/>
          <w:sz w:val="24"/>
          <w:szCs w:val="24"/>
          <w:lang w:val="en-GB"/>
        </w:rPr>
        <w:t xml:space="preserve">he Factors of Vulnerability to Psychopathology </w:t>
      </w:r>
      <w:r w:rsidR="005E0A32" w:rsidRPr="005A42EE">
        <w:rPr>
          <w:rFonts w:ascii="Times New Roman" w:hAnsi="Times New Roman" w:cs="Times New Roman"/>
          <w:bCs/>
          <w:spacing w:val="-2"/>
          <w:sz w:val="24"/>
          <w:szCs w:val="24"/>
          <w:lang w:val="en-GB"/>
        </w:rPr>
        <w:t xml:space="preserve">(Barcelona; 2010) </w:t>
      </w:r>
      <w:r w:rsidR="008A708D" w:rsidRPr="005A42EE">
        <w:rPr>
          <w:rFonts w:ascii="Times New Roman" w:hAnsi="Times New Roman" w:cs="Times New Roman"/>
          <w:bCs/>
          <w:spacing w:val="-2"/>
          <w:sz w:val="24"/>
          <w:szCs w:val="24"/>
          <w:lang w:val="en-GB"/>
        </w:rPr>
        <w:fldChar w:fldCharType="begin"/>
      </w:r>
      <w:r w:rsidR="008A708D" w:rsidRPr="005A42EE">
        <w:rPr>
          <w:rFonts w:ascii="Times New Roman" w:hAnsi="Times New Roman" w:cs="Times New Roman"/>
          <w:bCs/>
          <w:spacing w:val="-2"/>
          <w:sz w:val="24"/>
          <w:szCs w:val="24"/>
          <w:lang w:val="en-GB"/>
        </w:rPr>
        <w:instrText xml:space="preserve"> ADDIN EN.CITE &lt;EndNote&gt;&lt;Cite&gt;&lt;Author&gt;Ezpeleta&lt;/Author&gt;&lt;Year&gt;2014&lt;/Year&gt;&lt;RecNum&gt;3838&lt;/RecNum&gt;&lt;DisplayText&gt;(7)&lt;/DisplayText&gt;&lt;record&gt;&lt;rec-number&gt;3838&lt;/rec-number&gt;&lt;foreign-keys&gt;&lt;key app="EN" db-id="5xas0psztvvt5jetzf0vap5hefp2vxsfaerv" timestamp="1518957020"&gt;3838&lt;/key&gt;&lt;/foreign-keys&gt;&lt;ref-type name="Journal Article"&gt;17&lt;/ref-type&gt;&lt;contributors&gt;&lt;authors&gt;&lt;author&gt;Ezpeleta, L.&lt;/author&gt;&lt;author&gt;de la Osa, N.&lt;/author&gt;&lt;author&gt;Domenech, J. M.&lt;/author&gt;&lt;/authors&gt;&lt;/contributors&gt;&lt;titles&gt;&lt;title&gt;Prevalence of DSM-IV disorders, comorbidity and impairment in 3-year-old Spanish preschoolers&lt;/title&gt;&lt;secondary-title&gt;Social Psychiatry and Psychiatric Epidemiology&lt;/secondary-title&gt;&lt;/titles&gt;&lt;periodical&gt;&lt;full-title&gt;Social Psychiatry and Psychiatric Epidemiology&lt;/full-title&gt;&lt;abbr-1&gt;Soc. Psychiatry Psychiatr. Epidemiol.&lt;/abbr-1&gt;&lt;abbr-2&gt;Soc Psychiatry Psychiatr Epidemiol&lt;/abbr-2&gt;&lt;abbr-3&gt;Social Psychiatry &amp;amp; Psychiatric Epidemiology&lt;/abbr-3&gt;&lt;/periodical&gt;&lt;pages&gt;145-155&lt;/pages&gt;&lt;volume&gt;49&lt;/volume&gt;&lt;number&gt;1&lt;/number&gt;&lt;dates&gt;&lt;year&gt;2014&lt;/year&gt;&lt;pub-dates&gt;&lt;date&gt;Jan&lt;/date&gt;&lt;/pub-dates&gt;&lt;/dates&gt;&lt;isbn&gt;0933-7954&lt;/isbn&gt;&lt;accession-num&gt;WOS:000330796000015&lt;/accession-num&gt;&lt;urls&gt;&lt;related-urls&gt;&lt;url&gt;&amp;lt;Go to ISI&amp;gt;://WOS:000330796000015&lt;/url&gt;&lt;/related-urls&gt;&lt;/urls&gt;&lt;electronic-resource-num&gt;10.1007/s00127-013-0683-1&lt;/electronic-resource-num&gt;&lt;/record&gt;&lt;/Cite&gt;&lt;/EndNote&gt;</w:instrText>
      </w:r>
      <w:r w:rsidR="008A708D" w:rsidRPr="005A42EE">
        <w:rPr>
          <w:rFonts w:ascii="Times New Roman" w:hAnsi="Times New Roman" w:cs="Times New Roman"/>
          <w:bCs/>
          <w:spacing w:val="-2"/>
          <w:sz w:val="24"/>
          <w:szCs w:val="24"/>
          <w:lang w:val="en-GB"/>
        </w:rPr>
        <w:fldChar w:fldCharType="separate"/>
      </w:r>
      <w:r w:rsidR="008A708D" w:rsidRPr="005A42EE">
        <w:rPr>
          <w:rFonts w:ascii="Times New Roman" w:hAnsi="Times New Roman" w:cs="Times New Roman"/>
          <w:bCs/>
          <w:noProof/>
          <w:spacing w:val="-2"/>
          <w:sz w:val="24"/>
          <w:szCs w:val="24"/>
          <w:lang w:val="en-GB"/>
        </w:rPr>
        <w:t>(7)</w:t>
      </w:r>
      <w:r w:rsidR="008A708D" w:rsidRPr="005A42EE">
        <w:rPr>
          <w:rFonts w:ascii="Times New Roman" w:hAnsi="Times New Roman" w:cs="Times New Roman"/>
          <w:bCs/>
          <w:spacing w:val="-2"/>
          <w:sz w:val="24"/>
          <w:szCs w:val="24"/>
          <w:lang w:val="en-GB"/>
        </w:rPr>
        <w:fldChar w:fldCharType="end"/>
      </w:r>
      <w:r w:rsidR="00AB7877" w:rsidRPr="005A42EE">
        <w:rPr>
          <w:rFonts w:ascii="Times New Roman" w:hAnsi="Times New Roman" w:cs="Times New Roman"/>
          <w:bCs/>
          <w:spacing w:val="-2"/>
          <w:sz w:val="24"/>
          <w:szCs w:val="24"/>
          <w:lang w:val="en-GB"/>
        </w:rPr>
        <w:t xml:space="preserve"> and </w:t>
      </w:r>
      <w:r w:rsidR="00C72756" w:rsidRPr="005A42EE">
        <w:rPr>
          <w:rFonts w:ascii="Times New Roman" w:hAnsi="Times New Roman" w:cs="Times New Roman"/>
          <w:bCs/>
          <w:spacing w:val="-2"/>
          <w:sz w:val="24"/>
          <w:szCs w:val="24"/>
          <w:lang w:val="en-GB"/>
        </w:rPr>
        <w:t>t</w:t>
      </w:r>
      <w:r w:rsidR="00AB7877" w:rsidRPr="005A42EE">
        <w:rPr>
          <w:rFonts w:ascii="Times New Roman" w:hAnsi="Times New Roman" w:cs="Times New Roman"/>
          <w:bCs/>
          <w:spacing w:val="-2"/>
          <w:sz w:val="24"/>
          <w:szCs w:val="24"/>
          <w:lang w:val="en-GB"/>
        </w:rPr>
        <w:t xml:space="preserve">he Leipzig Developmental Study </w:t>
      </w:r>
      <w:r w:rsidR="007D0474" w:rsidRPr="005A42EE">
        <w:rPr>
          <w:rFonts w:ascii="Times New Roman" w:hAnsi="Times New Roman" w:cs="Times New Roman"/>
          <w:bCs/>
          <w:spacing w:val="-2"/>
          <w:sz w:val="24"/>
          <w:szCs w:val="24"/>
          <w:lang w:val="en-GB"/>
        </w:rPr>
        <w:t>(Leipzig; 2010)</w:t>
      </w:r>
      <w:r w:rsidR="005E0A32" w:rsidRPr="005A42EE">
        <w:rPr>
          <w:rFonts w:ascii="Times New Roman" w:hAnsi="Times New Roman" w:cs="Times New Roman"/>
          <w:bCs/>
          <w:spacing w:val="-2"/>
          <w:sz w:val="24"/>
          <w:szCs w:val="24"/>
          <w:lang w:val="en-GB"/>
        </w:rPr>
        <w:t xml:space="preserve"> </w:t>
      </w:r>
      <w:r w:rsidR="008A708D" w:rsidRPr="005A42EE">
        <w:rPr>
          <w:rFonts w:ascii="Times New Roman" w:hAnsi="Times New Roman" w:cs="Times New Roman"/>
          <w:bCs/>
          <w:spacing w:val="-2"/>
          <w:sz w:val="24"/>
          <w:szCs w:val="24"/>
          <w:lang w:val="en-GB"/>
        </w:rPr>
        <w:fldChar w:fldCharType="begin">
          <w:fldData xml:space="preserve">PEVuZE5vdGU+PENpdGU+PEF1dGhvcj5LbGVpbjwvQXV0aG9yPjxZZWFyPjIwMTU8L1llYXI+PFJl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</w:fldData>
        </w:fldChar>
      </w:r>
      <w:r w:rsidR="000311A6" w:rsidRPr="005A42EE">
        <w:rPr>
          <w:rFonts w:ascii="Times New Roman" w:hAnsi="Times New Roman" w:cs="Times New Roman"/>
          <w:bCs/>
          <w:spacing w:val="-2"/>
          <w:sz w:val="24"/>
          <w:szCs w:val="24"/>
          <w:lang w:val="en-GB"/>
        </w:rPr>
        <w:instrText xml:space="preserve"> ADDIN EN.CITE </w:instrText>
      </w:r>
      <w:r w:rsidR="000311A6" w:rsidRPr="005A42EE">
        <w:rPr>
          <w:rFonts w:ascii="Times New Roman" w:hAnsi="Times New Roman" w:cs="Times New Roman"/>
          <w:bCs/>
          <w:spacing w:val="-2"/>
          <w:sz w:val="24"/>
          <w:szCs w:val="24"/>
          <w:lang w:val="en-GB"/>
        </w:rPr>
        <w:fldChar w:fldCharType="begin">
          <w:fldData xml:space="preserve">PEVuZE5vdGU+PENpdGU+PEF1dGhvcj5LbGVpbjwvQXV0aG9yPjxZZWFyPjIwMTU8L1llYXI+PFJl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</w:fldData>
        </w:fldChar>
      </w:r>
      <w:r w:rsidR="000311A6" w:rsidRPr="005A42EE">
        <w:rPr>
          <w:rFonts w:ascii="Times New Roman" w:hAnsi="Times New Roman" w:cs="Times New Roman"/>
          <w:bCs/>
          <w:spacing w:val="-2"/>
          <w:sz w:val="24"/>
          <w:szCs w:val="24"/>
          <w:lang w:val="en-GB"/>
        </w:rPr>
        <w:instrText xml:space="preserve"> ADDIN EN.CITE.DATA </w:instrText>
      </w:r>
      <w:r w:rsidR="000311A6" w:rsidRPr="005A42EE">
        <w:rPr>
          <w:rFonts w:ascii="Times New Roman" w:hAnsi="Times New Roman" w:cs="Times New Roman"/>
          <w:bCs/>
          <w:spacing w:val="-2"/>
          <w:sz w:val="24"/>
          <w:szCs w:val="24"/>
          <w:lang w:val="en-GB"/>
        </w:rPr>
      </w:r>
      <w:r w:rsidR="000311A6" w:rsidRPr="005A42EE">
        <w:rPr>
          <w:rFonts w:ascii="Times New Roman" w:hAnsi="Times New Roman" w:cs="Times New Roman"/>
          <w:bCs/>
          <w:spacing w:val="-2"/>
          <w:sz w:val="24"/>
          <w:szCs w:val="24"/>
          <w:lang w:val="en-GB"/>
        </w:rPr>
        <w:fldChar w:fldCharType="end"/>
      </w:r>
      <w:r w:rsidR="008A708D" w:rsidRPr="005A42EE">
        <w:rPr>
          <w:rFonts w:ascii="Times New Roman" w:hAnsi="Times New Roman" w:cs="Times New Roman"/>
          <w:bCs/>
          <w:spacing w:val="-2"/>
          <w:sz w:val="24"/>
          <w:szCs w:val="24"/>
          <w:lang w:val="en-GB"/>
        </w:rPr>
        <w:fldChar w:fldCharType="separate"/>
      </w:r>
      <w:r w:rsidR="000311A6" w:rsidRPr="005A42EE">
        <w:rPr>
          <w:rFonts w:ascii="Times New Roman" w:hAnsi="Times New Roman" w:cs="Times New Roman"/>
          <w:bCs/>
          <w:noProof/>
          <w:spacing w:val="-2"/>
          <w:sz w:val="24"/>
          <w:szCs w:val="24"/>
          <w:lang w:val="en-GB"/>
        </w:rPr>
        <w:t>(8, 9)</w:t>
      </w:r>
      <w:r w:rsidR="008A708D" w:rsidRPr="005A42EE">
        <w:rPr>
          <w:rFonts w:ascii="Times New Roman" w:hAnsi="Times New Roman" w:cs="Times New Roman"/>
          <w:bCs/>
          <w:spacing w:val="-2"/>
          <w:sz w:val="24"/>
          <w:szCs w:val="24"/>
          <w:lang w:val="en-GB"/>
        </w:rPr>
        <w:fldChar w:fldCharType="end"/>
      </w:r>
      <w:r w:rsidR="007D0474" w:rsidRPr="005A42EE">
        <w:rPr>
          <w:rFonts w:ascii="Times New Roman" w:hAnsi="Times New Roman" w:cs="Times New Roman"/>
          <w:bCs/>
          <w:spacing w:val="-2"/>
          <w:sz w:val="24"/>
          <w:szCs w:val="24"/>
          <w:lang w:val="en-GB"/>
        </w:rPr>
        <w:t>.</w:t>
      </w:r>
    </w:p>
    <w:p w14:paraId="61340BE3" w14:textId="4E07EC27" w:rsidR="002F1313" w:rsidRPr="005A42EE" w:rsidRDefault="00660704" w:rsidP="00DC3A2C">
      <w:pPr>
        <w:spacing w:line="48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5A42EE">
        <w:rPr>
          <w:rFonts w:ascii="Times New Roman" w:hAnsi="Times New Roman" w:cs="Times New Roman"/>
          <w:sz w:val="24"/>
          <w:szCs w:val="24"/>
          <w:lang w:val="en-GB"/>
        </w:rPr>
        <w:t>Further</w:t>
      </w:r>
      <w:r w:rsidR="008B3921" w:rsidRPr="005A42EE">
        <w:rPr>
          <w:rFonts w:ascii="Times New Roman" w:hAnsi="Times New Roman" w:cs="Times New Roman"/>
          <w:sz w:val="24"/>
          <w:szCs w:val="24"/>
          <w:lang w:val="en-GB"/>
        </w:rPr>
        <w:t>more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>, t</w:t>
      </w:r>
      <w:r w:rsidR="00B05353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o 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>identify disorders</w:t>
      </w:r>
      <w:r w:rsidR="00FF0AA0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and their risk and protective factors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8C7049" w:rsidRPr="005A42EE">
        <w:rPr>
          <w:rFonts w:ascii="Times New Roman" w:hAnsi="Times New Roman" w:cs="Times New Roman"/>
          <w:sz w:val="24"/>
          <w:szCs w:val="24"/>
          <w:lang w:val="en-GB"/>
        </w:rPr>
        <w:t>it is imperative that we understand</w:t>
      </w:r>
      <w:r w:rsidR="008C7049" w:rsidRPr="005A42EE" w:rsidDel="008C7049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A81EC8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what characterizes </w:t>
      </w:r>
      <w:r w:rsidR="00C014C5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ypically </w:t>
      </w:r>
      <w:r w:rsidR="00A81EC8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developing children. As </w:t>
      </w:r>
      <w:r w:rsidR="003F26B2" w:rsidRPr="005A42EE">
        <w:rPr>
          <w:rFonts w:ascii="Times New Roman" w:hAnsi="Times New Roman" w:cs="Times New Roman"/>
          <w:sz w:val="24"/>
          <w:szCs w:val="24"/>
          <w:lang w:val="en-GB"/>
        </w:rPr>
        <w:t>described in</w:t>
      </w:r>
      <w:r w:rsidR="00A81EC8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ecological models </w:t>
      </w:r>
      <w:r w:rsidR="00A81EC8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Bronfenbrenner&lt;/Author&gt;&lt;Year&gt;1986&lt;/Year&gt;&lt;RecNum&gt;2103&lt;/RecNum&gt;&lt;DisplayText&gt;(10)&lt;/DisplayText&gt;&lt;record&gt;&lt;rec-number&gt;2103&lt;/rec-number&gt;&lt;foreign-keys&gt;&lt;key app="EN" db-id="5xas0psztvvt5jetzf0vap5hefp2vxsfaerv" timestamp="1375885023"&gt;2103&lt;/key&gt;&lt;/foreign-keys&gt;&lt;ref-type name="Journal Article"&gt;17&lt;/ref-type&gt;&lt;contributors&gt;&lt;authors&gt;&lt;author&gt;Bronfenbrenner, U.&lt;/author&gt;&lt;/authors&gt;&lt;/contributors&gt;&lt;titles&gt;&lt;title&gt;Ecology of the family as a context for human development - research perspectives &lt;/title&gt;&lt;secondary-title&gt;Developmental Psychology&lt;/secondary-title&gt;&lt;/titles&gt;&lt;periodical&gt;&lt;full-title&gt;Developmental Psychology&lt;/full-title&gt;&lt;abbr-1&gt;Dev. Psychol.&lt;/abbr-1&gt;&lt;abbr-2&gt;Dev Psychol&lt;/abbr-2&gt;&lt;/periodical&gt;&lt;pages&gt;723-742&lt;/pages&gt;&lt;volume&gt;22&lt;/volume&gt;&lt;number&gt;6&lt;/number&gt;&lt;dates&gt;&lt;year&gt;1986&lt;/year&gt;&lt;pub-dates&gt;&lt;date&gt;Nov&lt;/date&gt;&lt;/pub-dates&gt;&lt;/dates&gt;&lt;isbn&gt;0012-1649&lt;/isbn&gt;&lt;accession-num&gt;WOS:A1986E882900001&lt;/accession-num&gt;&lt;urls&gt;&lt;related-urls&gt;&lt;url&gt;&amp;lt;Go to ISI&amp;gt;://WOS:A1986E882900001&lt;/url&gt;&lt;/related-urls&gt;&lt;/urls&gt;&lt;electronic-resource-num&gt;10.1037//0012-1649.22.6.723&lt;/electronic-resource-num&gt;&lt;/record&gt;&lt;/Cite&gt;&lt;/EndNote&gt;</w:instrText>
      </w:r>
      <w:r w:rsidR="00A81EC8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0311A6" w:rsidRPr="005A42EE">
        <w:rPr>
          <w:rFonts w:ascii="Times New Roman" w:hAnsi="Times New Roman" w:cs="Times New Roman"/>
          <w:noProof/>
          <w:sz w:val="24"/>
          <w:szCs w:val="24"/>
          <w:lang w:val="en-GB"/>
        </w:rPr>
        <w:t>(10)</w:t>
      </w:r>
      <w:r w:rsidR="00A81EC8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A81EC8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3F26B2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children’s development is affected by </w:t>
      </w:r>
      <w:r w:rsidR="00D464AF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3F26B2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interplay between </w:t>
      </w:r>
      <w:r w:rsidR="00A81EC8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a variety of </w:t>
      </w:r>
      <w:r w:rsidR="00FF0AA0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influences </w:t>
      </w:r>
      <w:r w:rsidR="00A81EC8" w:rsidRPr="005A42EE">
        <w:rPr>
          <w:rFonts w:ascii="Times New Roman" w:hAnsi="Times New Roman" w:cs="Times New Roman"/>
          <w:sz w:val="24"/>
          <w:szCs w:val="24"/>
          <w:lang w:val="en-GB"/>
        </w:rPr>
        <w:t>at the (i) i</w:t>
      </w:r>
      <w:r w:rsidR="002B4D95" w:rsidRPr="005A42EE">
        <w:rPr>
          <w:rFonts w:ascii="Times New Roman" w:hAnsi="Times New Roman" w:cs="Times New Roman"/>
          <w:sz w:val="24"/>
          <w:szCs w:val="24"/>
          <w:lang w:val="en-GB"/>
        </w:rPr>
        <w:t>ndividual</w:t>
      </w:r>
      <w:r w:rsidR="00A81EC8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(e.g.</w:t>
      </w:r>
      <w:r w:rsidR="00D464AF" w:rsidRPr="005A42EE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A81EC8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3F26B2" w:rsidRPr="005A42EE">
        <w:rPr>
          <w:rFonts w:ascii="Times New Roman" w:hAnsi="Times New Roman" w:cs="Times New Roman"/>
          <w:sz w:val="24"/>
          <w:szCs w:val="24"/>
          <w:lang w:val="en-GB"/>
        </w:rPr>
        <w:t>temperament</w:t>
      </w:r>
      <w:r w:rsidR="00A81EC8" w:rsidRPr="005A42EE">
        <w:rPr>
          <w:rFonts w:ascii="Times New Roman" w:hAnsi="Times New Roman" w:cs="Times New Roman"/>
          <w:sz w:val="24"/>
          <w:szCs w:val="24"/>
          <w:lang w:val="en-GB"/>
        </w:rPr>
        <w:t>), (ii) interpersonal (e.g.</w:t>
      </w:r>
      <w:r w:rsidR="00D464AF" w:rsidRPr="005A42EE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A81EC8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parent</w:t>
      </w:r>
      <w:r w:rsidR="00392C40" w:rsidRPr="005A42EE">
        <w:rPr>
          <w:rFonts w:ascii="Times New Roman" w:hAnsi="Times New Roman" w:cs="Times New Roman"/>
          <w:sz w:val="24"/>
          <w:szCs w:val="24"/>
          <w:lang w:val="en-GB"/>
        </w:rPr>
        <w:t>-child interaction</w:t>
      </w:r>
      <w:r w:rsidR="00A81EC8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), </w:t>
      </w:r>
      <w:r w:rsidR="00392C40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and </w:t>
      </w:r>
      <w:r w:rsidR="00A81EC8" w:rsidRPr="005A42EE">
        <w:rPr>
          <w:rFonts w:ascii="Times New Roman" w:hAnsi="Times New Roman" w:cs="Times New Roman"/>
          <w:sz w:val="24"/>
          <w:szCs w:val="24"/>
          <w:lang w:val="en-GB"/>
        </w:rPr>
        <w:t>(iii) community (e.g.</w:t>
      </w:r>
      <w:r w:rsidR="00D464AF" w:rsidRPr="005A42EE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A81EC8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3F26B2" w:rsidRPr="005A42EE">
        <w:rPr>
          <w:rFonts w:ascii="Times New Roman" w:hAnsi="Times New Roman" w:cs="Times New Roman"/>
          <w:sz w:val="24"/>
          <w:szCs w:val="24"/>
          <w:lang w:val="en-GB"/>
        </w:rPr>
        <w:t>access to play areas</w:t>
      </w:r>
      <w:r w:rsidR="00A81EC8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) </w:t>
      </w:r>
      <w:r w:rsidR="00392C40" w:rsidRPr="005A42EE">
        <w:rPr>
          <w:rFonts w:ascii="Times New Roman" w:hAnsi="Times New Roman" w:cs="Times New Roman"/>
          <w:sz w:val="24"/>
          <w:szCs w:val="24"/>
          <w:lang w:val="en-GB"/>
        </w:rPr>
        <w:t>level</w:t>
      </w:r>
      <w:r w:rsidR="00FF0AA0" w:rsidRPr="005A42EE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3F26B2" w:rsidRPr="005A42EE">
        <w:rPr>
          <w:rFonts w:ascii="Times New Roman" w:hAnsi="Times New Roman" w:cs="Times New Roman"/>
          <w:sz w:val="24"/>
          <w:szCs w:val="24"/>
          <w:lang w:val="en-GB"/>
        </w:rPr>
        <w:t>, but th</w:t>
      </w:r>
      <w:r w:rsidR="0040686A" w:rsidRPr="005A42EE">
        <w:rPr>
          <w:rFonts w:ascii="Times New Roman" w:hAnsi="Times New Roman" w:cs="Times New Roman"/>
          <w:sz w:val="24"/>
          <w:szCs w:val="24"/>
          <w:lang w:val="en-GB"/>
        </w:rPr>
        <w:t>e</w:t>
      </w:r>
      <w:r w:rsidR="003F26B2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breadth </w:t>
      </w:r>
      <w:r w:rsidR="00392C40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of </w:t>
      </w:r>
      <w:r w:rsidR="003F26B2" w:rsidRPr="005A42EE">
        <w:rPr>
          <w:rFonts w:ascii="Times New Roman" w:hAnsi="Times New Roman" w:cs="Times New Roman"/>
          <w:sz w:val="24"/>
          <w:szCs w:val="24"/>
          <w:lang w:val="en-GB"/>
        </w:rPr>
        <w:t>potential predictors of development has not been thoroughly captured in former studies</w:t>
      </w:r>
      <w:r w:rsidR="00D464AF" w:rsidRPr="005A42EE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FE23D4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and information </w:t>
      </w:r>
      <w:r w:rsidR="00D464AF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has </w:t>
      </w:r>
      <w:r w:rsidR="00FE23D4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often been </w:t>
      </w:r>
      <w:r w:rsidR="00392C40" w:rsidRPr="005A42EE">
        <w:rPr>
          <w:rFonts w:ascii="Times New Roman" w:hAnsi="Times New Roman" w:cs="Times New Roman"/>
          <w:sz w:val="24"/>
          <w:szCs w:val="24"/>
          <w:lang w:val="en-GB"/>
        </w:rPr>
        <w:t>collected</w:t>
      </w:r>
      <w:r w:rsidR="00FE23D4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from </w:t>
      </w:r>
      <w:r w:rsidR="00D464AF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only </w:t>
      </w:r>
      <w:r w:rsidR="008C7049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single </w:t>
      </w:r>
      <w:r w:rsidR="00FE23D4" w:rsidRPr="005A42EE">
        <w:rPr>
          <w:rFonts w:ascii="Times New Roman" w:hAnsi="Times New Roman" w:cs="Times New Roman"/>
          <w:sz w:val="24"/>
          <w:szCs w:val="24"/>
          <w:lang w:val="en-GB"/>
        </w:rPr>
        <w:t>source</w:t>
      </w:r>
      <w:r w:rsidR="008C7049" w:rsidRPr="005A42EE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FE23D4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. Because children </w:t>
      </w:r>
      <w:r w:rsidR="00392C40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may </w:t>
      </w:r>
      <w:r w:rsidR="00FE23D4" w:rsidRPr="005A42EE">
        <w:rPr>
          <w:rFonts w:ascii="Times New Roman" w:hAnsi="Times New Roman" w:cs="Times New Roman"/>
          <w:sz w:val="24"/>
          <w:szCs w:val="24"/>
          <w:lang w:val="en-GB"/>
        </w:rPr>
        <w:t>behave differently in diffe</w:t>
      </w:r>
      <w:r w:rsidR="00A751F7" w:rsidRPr="005A42EE">
        <w:rPr>
          <w:rFonts w:ascii="Times New Roman" w:hAnsi="Times New Roman" w:cs="Times New Roman"/>
          <w:sz w:val="24"/>
          <w:szCs w:val="24"/>
          <w:lang w:val="en-GB"/>
        </w:rPr>
        <w:t>rent arenas (e.g.</w:t>
      </w:r>
      <w:r w:rsidR="00D464AF" w:rsidRPr="005A42EE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A751F7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home</w:t>
      </w:r>
      <w:r w:rsidR="00C014C5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versus</w:t>
      </w:r>
      <w:r w:rsidR="00A751F7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school), </w:t>
      </w:r>
      <w:r w:rsidR="008E3FC2" w:rsidRPr="005A42EE">
        <w:rPr>
          <w:rFonts w:ascii="Times New Roman" w:hAnsi="Times New Roman" w:cs="Times New Roman"/>
          <w:sz w:val="24"/>
          <w:szCs w:val="24"/>
          <w:lang w:val="en-GB"/>
        </w:rPr>
        <w:t>the</w:t>
      </w:r>
      <w:r w:rsidR="008C7049" w:rsidRPr="005A42EE">
        <w:rPr>
          <w:rFonts w:ascii="Times New Roman" w:hAnsi="Times New Roman" w:cs="Times New Roman"/>
          <w:sz w:val="24"/>
          <w:szCs w:val="24"/>
          <w:lang w:val="en-GB"/>
        </w:rPr>
        <w:t>re is on</w:t>
      </w:r>
      <w:r w:rsidR="002533EC" w:rsidRPr="005A42EE">
        <w:rPr>
          <w:rFonts w:ascii="Times New Roman" w:hAnsi="Times New Roman" w:cs="Times New Roman"/>
          <w:sz w:val="24"/>
          <w:szCs w:val="24"/>
          <w:lang w:val="en-GB"/>
        </w:rPr>
        <w:t>l</w:t>
      </w:r>
      <w:r w:rsidR="008C7049" w:rsidRPr="005A42EE">
        <w:rPr>
          <w:rFonts w:ascii="Times New Roman" w:hAnsi="Times New Roman" w:cs="Times New Roman"/>
          <w:sz w:val="24"/>
          <w:szCs w:val="24"/>
          <w:lang w:val="en-GB"/>
        </w:rPr>
        <w:t>y modest</w:t>
      </w:r>
      <w:r w:rsidR="00FE23D4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agreement </w:t>
      </w:r>
      <w:r w:rsidR="008C7049" w:rsidRPr="005A42EE">
        <w:rPr>
          <w:rFonts w:ascii="Times New Roman" w:hAnsi="Times New Roman" w:cs="Times New Roman"/>
          <w:sz w:val="24"/>
          <w:szCs w:val="24"/>
          <w:lang w:val="en-GB"/>
        </w:rPr>
        <w:lastRenderedPageBreak/>
        <w:t xml:space="preserve">among </w:t>
      </w:r>
      <w:r w:rsidR="00FE23D4" w:rsidRPr="005A42EE">
        <w:rPr>
          <w:rFonts w:ascii="Times New Roman" w:hAnsi="Times New Roman" w:cs="Times New Roman"/>
          <w:sz w:val="24"/>
          <w:szCs w:val="24"/>
          <w:lang w:val="en-GB"/>
        </w:rPr>
        <w:t>different informants</w:t>
      </w:r>
      <w:r w:rsidR="00C014C5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1D2C59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De Los Reyes&lt;/Author&gt;&lt;Year&gt;2015&lt;/Year&gt;&lt;RecNum&gt;3648&lt;/RecNum&gt;&lt;DisplayText&gt;(11)&lt;/DisplayText&gt;&lt;record&gt;&lt;rec-number&gt;3648&lt;/rec-number&gt;&lt;foreign-keys&gt;&lt;key app="EN" db-id="5xas0psztvvt5jetzf0vap5hefp2vxsfaerv" timestamp="1505823078"&gt;3648&lt;/key&gt;&lt;/foreign-keys&gt;&lt;ref-type name="Journal Article"&gt;17&lt;/ref-type&gt;&lt;contributors&gt;&lt;authors&gt;&lt;author&gt;De Los Reyes, A.&lt;/author&gt;&lt;author&gt;Augenstein, T. M.&lt;/author&gt;&lt;author&gt;Wang, M.&lt;/author&gt;&lt;author&gt;Thomas, S. A.&lt;/author&gt;&lt;author&gt;Drabick, D. A. G.&lt;/author&gt;&lt;author&gt;Burgers, D. E.&lt;/author&gt;&lt;author&gt;Rabinowitz, J.&lt;/author&gt;&lt;/authors&gt;&lt;/contributors&gt;&lt;titles&gt;&lt;title&gt;The Validity of the Multi-Informant Approach to Assessing Child and Adolescent Mental Health&lt;/title&gt;&lt;secondary-title&gt;Psychological Bulletin&lt;/secondary-title&gt;&lt;/titles&gt;&lt;periodical&gt;&lt;full-title&gt;Psychological Bulletin&lt;/full-title&gt;&lt;abbr-1&gt;Psychol. Bull.&lt;/abbr-1&gt;&lt;abbr-2&gt;Psychol Bull&lt;/abbr-2&gt;&lt;/periodical&gt;&lt;pages&gt;858-900&lt;/pages&gt;&lt;volume&gt;141&lt;/volume&gt;&lt;number&gt;4&lt;/number&gt;&lt;dates&gt;&lt;year&gt;2015&lt;/year&gt;&lt;pub-dates&gt;&lt;date&gt;Jul&lt;/date&gt;&lt;/pub-dates&gt;&lt;/dates&gt;&lt;isbn&gt;0033-2909&lt;/isbn&gt;&lt;accession-num&gt;WOS:000356974100007&lt;/accession-num&gt;&lt;urls&gt;&lt;related-urls&gt;&lt;url&gt;&amp;lt;Go to ISI&amp;gt;://WOS:000356974100007&lt;/url&gt;&lt;/related-urls&gt;&lt;/urls&gt;&lt;electronic-resource-num&gt;10.1037/a0038498&lt;/electronic-resource-num&gt;&lt;/record&gt;&lt;/Cite&gt;&lt;/EndNote&gt;</w:instrText>
      </w:r>
      <w:r w:rsidR="001D2C59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0311A6" w:rsidRPr="005A42EE">
        <w:rPr>
          <w:rFonts w:ascii="Times New Roman" w:hAnsi="Times New Roman" w:cs="Times New Roman"/>
          <w:noProof/>
          <w:sz w:val="24"/>
          <w:szCs w:val="24"/>
          <w:lang w:val="en-GB"/>
        </w:rPr>
        <w:t>(11)</w:t>
      </w:r>
      <w:r w:rsidR="001D2C59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6E3913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; </w:t>
      </w:r>
      <w:r w:rsidR="00182D1F" w:rsidRPr="005A42EE">
        <w:rPr>
          <w:rFonts w:ascii="Times New Roman" w:hAnsi="Times New Roman" w:cs="Times New Roman"/>
          <w:sz w:val="24"/>
          <w:szCs w:val="24"/>
          <w:lang w:val="en-GB"/>
        </w:rPr>
        <w:t>additionally</w:t>
      </w:r>
      <w:r w:rsidR="006E3913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FF0AA0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o reduce common method variance, </w:t>
      </w:r>
      <w:r w:rsidR="00FE23D4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data should be gathered from several </w:t>
      </w:r>
      <w:r w:rsidR="00392C40" w:rsidRPr="005A42EE">
        <w:rPr>
          <w:rFonts w:ascii="Times New Roman" w:hAnsi="Times New Roman" w:cs="Times New Roman"/>
          <w:sz w:val="24"/>
          <w:szCs w:val="24"/>
          <w:lang w:val="en-GB"/>
        </w:rPr>
        <w:t>sources</w:t>
      </w:r>
      <w:r w:rsidR="00FE23D4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3F26B2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he TESS therefore aims to </w:t>
      </w:r>
      <w:r w:rsidR="00BA5D5B" w:rsidRPr="005A42EE">
        <w:rPr>
          <w:rFonts w:ascii="Times New Roman" w:hAnsi="Times New Roman" w:cs="Times New Roman"/>
          <w:sz w:val="24"/>
          <w:szCs w:val="24"/>
          <w:lang w:val="en-GB"/>
        </w:rPr>
        <w:t>capture</w:t>
      </w:r>
      <w:r w:rsidR="0040686A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both</w:t>
      </w:r>
      <w:r w:rsidR="00BA5D5B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the </w:t>
      </w:r>
      <w:r w:rsidR="00BA5D5B" w:rsidRPr="005A42EE">
        <w:rPr>
          <w:rFonts w:ascii="Times New Roman" w:hAnsi="Times New Roman" w:cs="Times New Roman"/>
          <w:i/>
          <w:sz w:val="24"/>
          <w:szCs w:val="24"/>
          <w:lang w:val="en-GB"/>
        </w:rPr>
        <w:t xml:space="preserve">breadth </w:t>
      </w:r>
      <w:r w:rsidR="00BA5D5B" w:rsidRPr="005A42EE">
        <w:rPr>
          <w:rFonts w:ascii="Times New Roman" w:hAnsi="Times New Roman" w:cs="Times New Roman"/>
          <w:sz w:val="24"/>
          <w:szCs w:val="24"/>
          <w:lang w:val="en-GB"/>
        </w:rPr>
        <w:t>of factors affecting children’s psychological and social</w:t>
      </w:r>
      <w:r w:rsidR="00FE23D4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BA5D5B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development, </w:t>
      </w:r>
      <w:r w:rsidR="00DA3AF5" w:rsidRPr="005A42EE">
        <w:rPr>
          <w:rFonts w:ascii="Times New Roman" w:hAnsi="Times New Roman" w:cs="Times New Roman"/>
          <w:sz w:val="24"/>
          <w:szCs w:val="24"/>
          <w:lang w:val="en-GB"/>
        </w:rPr>
        <w:t>as well as</w:t>
      </w:r>
      <w:r w:rsidR="00BA5D5B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the </w:t>
      </w:r>
      <w:r w:rsidR="00BA5D5B" w:rsidRPr="005A42EE">
        <w:rPr>
          <w:rFonts w:ascii="Times New Roman" w:hAnsi="Times New Roman" w:cs="Times New Roman"/>
          <w:i/>
          <w:sz w:val="24"/>
          <w:szCs w:val="24"/>
          <w:lang w:val="en-GB"/>
        </w:rPr>
        <w:t>depth</w:t>
      </w:r>
      <w:r w:rsidR="00BA5D5B" w:rsidRPr="005A42EE">
        <w:rPr>
          <w:rFonts w:ascii="Times New Roman" w:hAnsi="Times New Roman" w:cs="Times New Roman"/>
          <w:sz w:val="24"/>
          <w:szCs w:val="24"/>
          <w:lang w:val="en-GB"/>
        </w:rPr>
        <w:t>, b</w:t>
      </w:r>
      <w:r w:rsidR="00DA3AF5" w:rsidRPr="005A42EE">
        <w:rPr>
          <w:rFonts w:ascii="Times New Roman" w:hAnsi="Times New Roman" w:cs="Times New Roman"/>
          <w:sz w:val="24"/>
          <w:szCs w:val="24"/>
          <w:lang w:val="en-GB"/>
        </w:rPr>
        <w:t>y applying diagnostic interviews, observations and tests</w:t>
      </w:r>
      <w:r w:rsidR="006E3913" w:rsidRPr="005A42EE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DA3AF5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in addition to standardized questionnaires</w:t>
      </w:r>
      <w:r w:rsidR="00FE23D4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, gathering information from the child, </w:t>
      </w:r>
      <w:r w:rsidR="00616C9C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FE23D4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parent and </w:t>
      </w:r>
      <w:r w:rsidR="00616C9C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FE23D4" w:rsidRPr="005A42EE">
        <w:rPr>
          <w:rFonts w:ascii="Times New Roman" w:hAnsi="Times New Roman" w:cs="Times New Roman"/>
          <w:sz w:val="24"/>
          <w:szCs w:val="24"/>
          <w:lang w:val="en-GB"/>
        </w:rPr>
        <w:t>teacher</w:t>
      </w:r>
      <w:r w:rsidR="00FF0AA0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, as well </w:t>
      </w:r>
      <w:r w:rsidR="00D464AF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as </w:t>
      </w:r>
      <w:r w:rsidR="00B16B3C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from </w:t>
      </w:r>
      <w:r w:rsidR="00FF0AA0" w:rsidRPr="005A42EE">
        <w:rPr>
          <w:rFonts w:ascii="Times New Roman" w:hAnsi="Times New Roman" w:cs="Times New Roman"/>
          <w:sz w:val="24"/>
          <w:szCs w:val="24"/>
          <w:lang w:val="en-GB"/>
        </w:rPr>
        <w:t>registe</w:t>
      </w:r>
      <w:r w:rsidR="00B16B3C" w:rsidRPr="005A42EE">
        <w:rPr>
          <w:rFonts w:ascii="Times New Roman" w:hAnsi="Times New Roman" w:cs="Times New Roman"/>
          <w:sz w:val="24"/>
          <w:szCs w:val="24"/>
          <w:lang w:val="en-GB"/>
        </w:rPr>
        <w:t>r</w:t>
      </w:r>
      <w:r w:rsidR="00FF0AA0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information</w:t>
      </w:r>
      <w:r w:rsidR="00FE23D4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3E2F23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Finally, because unhealthy eating, sedentariness and </w:t>
      </w:r>
      <w:r w:rsidR="006E3913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a </w:t>
      </w:r>
      <w:r w:rsidR="003E2F23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lack of physical activity is </w:t>
      </w:r>
      <w:r w:rsidR="006E3913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of </w:t>
      </w:r>
      <w:r w:rsidR="006946D5" w:rsidRPr="005A42EE">
        <w:rPr>
          <w:rFonts w:ascii="Times New Roman" w:hAnsi="Times New Roman" w:cs="Times New Roman"/>
          <w:sz w:val="24"/>
          <w:szCs w:val="24"/>
          <w:lang w:val="en-GB"/>
        </w:rPr>
        <w:t>great</w:t>
      </w:r>
      <w:r w:rsidR="003E2F23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concern in </w:t>
      </w:r>
      <w:r w:rsidR="00D464AF" w:rsidRPr="005A42EE">
        <w:rPr>
          <w:rFonts w:ascii="Times New Roman" w:hAnsi="Times New Roman" w:cs="Times New Roman"/>
          <w:sz w:val="24"/>
          <w:szCs w:val="24"/>
          <w:lang w:val="en-GB"/>
        </w:rPr>
        <w:t>W</w:t>
      </w:r>
      <w:r w:rsidR="003E2F23" w:rsidRPr="005A42EE">
        <w:rPr>
          <w:rFonts w:ascii="Times New Roman" w:hAnsi="Times New Roman" w:cs="Times New Roman"/>
          <w:sz w:val="24"/>
          <w:szCs w:val="24"/>
          <w:lang w:val="en-GB"/>
        </w:rPr>
        <w:t>estern societies</w:t>
      </w:r>
      <w:r w:rsidR="00D464AF" w:rsidRPr="005A42EE">
        <w:rPr>
          <w:rFonts w:ascii="Times New Roman" w:hAnsi="Times New Roman" w:cs="Times New Roman"/>
          <w:sz w:val="24"/>
          <w:szCs w:val="24"/>
          <w:lang w:val="en-GB"/>
        </w:rPr>
        <w:t>—</w:t>
      </w:r>
      <w:r w:rsidR="003E2F23" w:rsidRPr="005A42EE">
        <w:rPr>
          <w:rFonts w:ascii="Times New Roman" w:hAnsi="Times New Roman" w:cs="Times New Roman"/>
          <w:sz w:val="24"/>
          <w:szCs w:val="24"/>
          <w:lang w:val="en-GB"/>
        </w:rPr>
        <w:t>nearly one in four American children are overweight</w:t>
      </w:r>
      <w:r w:rsidR="006946D5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1D2C59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Ogden&lt;/Author&gt;&lt;Year&gt;2014&lt;/Year&gt;&lt;RecNum&gt;2514&lt;/RecNum&gt;&lt;DisplayText&gt;(12)&lt;/DisplayText&gt;&lt;record&gt;&lt;rec-number&gt;2514&lt;/rec-number&gt;&lt;foreign-keys&gt;&lt;key app="EN" db-id="5xas0psztvvt5jetzf0vap5hefp2vxsfaerv" timestamp="1411816679"&gt;2514&lt;/key&gt;&lt;/foreign-keys&gt;&lt;ref-type name="Journal Article"&gt;17&lt;/ref-type&gt;&lt;contributors&gt;&lt;authors&gt;&lt;author&gt;Ogden, C. L.&lt;/author&gt;&lt;author&gt;Carroll, M. D.&lt;/author&gt;&lt;author&gt;Kit, B. K.&lt;/author&gt;&lt;author&gt;Flegal, K. M.&lt;/author&gt;&lt;/authors&gt;&lt;/contributors&gt;&lt;titles&gt;&lt;title&gt;Prevalence of Childhood and Adult Obesity in the United States, 2011-2012&lt;/title&gt;&lt;secondary-title&gt;Jama-Journal of the American Medical Association&lt;/secondary-title&gt;&lt;/titles&gt;&lt;periodical&gt;&lt;full-title&gt;Jama-Journal of the American Medical Association&lt;/full-title&gt;&lt;/periodical&gt;&lt;pages&gt;806-814&lt;/pages&gt;&lt;volume&gt;311&lt;/volume&gt;&lt;number&gt;8&lt;/number&gt;&lt;dates&gt;&lt;year&gt;2014&lt;/year&gt;&lt;pub-dates&gt;&lt;date&gt;Feb&lt;/date&gt;&lt;/pub-dates&gt;&lt;/dates&gt;&lt;isbn&gt;0098-7484&lt;/isbn&gt;&lt;accession-num&gt;WOS:000331793700020&lt;/accession-num&gt;&lt;urls&gt;&lt;related-urls&gt;&lt;url&gt;&amp;lt;Go to ISI&amp;gt;://WOS:000331793700020&lt;/url&gt;&lt;/related-urls&gt;&lt;/urls&gt;&lt;electronic-resource-num&gt;10.1001/jama.2014.732&lt;/electronic-resource-num&gt;&lt;/record&gt;&lt;/Cite&gt;&lt;/EndNote&gt;</w:instrText>
      </w:r>
      <w:r w:rsidR="001D2C59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0311A6" w:rsidRPr="005A42EE">
        <w:rPr>
          <w:rFonts w:ascii="Times New Roman" w:hAnsi="Times New Roman" w:cs="Times New Roman"/>
          <w:noProof/>
          <w:sz w:val="24"/>
          <w:szCs w:val="24"/>
          <w:lang w:val="en-GB"/>
        </w:rPr>
        <w:t>(12)</w:t>
      </w:r>
      <w:r w:rsidR="001D2C59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3E2F23" w:rsidRPr="005A42EE">
        <w:rPr>
          <w:rFonts w:ascii="Times New Roman" w:hAnsi="Times New Roman" w:cs="Times New Roman"/>
          <w:sz w:val="24"/>
          <w:szCs w:val="24"/>
          <w:lang w:val="en-GB"/>
        </w:rPr>
        <w:t>, with corresp</w:t>
      </w:r>
      <w:r w:rsidR="006946D5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onding numbers from Europe </w:t>
      </w:r>
      <w:r w:rsidR="001D2C59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Wijnhoven&lt;/Author&gt;&lt;Year&gt;2014&lt;/Year&gt;&lt;RecNum&gt;2531&lt;/RecNum&gt;&lt;DisplayText&gt;(13)&lt;/DisplayText&gt;&lt;record&gt;&lt;rec-number&gt;2531&lt;/rec-number&gt;&lt;foreign-keys&gt;&lt;key app="EN" db-id="5xas0psztvvt5jetzf0vap5hefp2vxsfaerv" timestamp="1412946711"&gt;2531&lt;/key&gt;&lt;/foreign-keys&gt;&lt;ref-type name="Journal Article"&gt;17&lt;/ref-type&gt;&lt;contributors&gt;&lt;authors&gt;&lt;author&gt;Wijnhoven, T. M. A.&lt;/author&gt;&lt;author&gt;van Raaij, J. M. A.&lt;/author&gt;&lt;author&gt;Spinelli, A.&lt;/author&gt;&lt;author&gt;Starc, G.&lt;/author&gt;&lt;author&gt;Hassapidou, M.&lt;/author&gt;&lt;author&gt;Spiroski, I.&lt;/author&gt;&lt;author&gt;Rutter, H.&lt;/author&gt;&lt;author&gt;Martos, E.&lt;/author&gt;&lt;author&gt;Rito, A. I.&lt;/author&gt;&lt;author&gt;Hovengen, R.&lt;/author&gt;&lt;author&gt;Perez-Farinos, N.&lt;/author&gt;&lt;author&gt;Petrauskiene, A.&lt;/author&gt;&lt;author&gt;Eldin, N.&lt;/author&gt;&lt;author&gt;Braeckevelt, L.&lt;/author&gt;&lt;author&gt;Pudule, I.&lt;/author&gt;&lt;author&gt;Kunesova, M.&lt;/author&gt;&lt;author&gt;Breda, J.&lt;/author&gt;&lt;/authors&gt;&lt;/contributors&gt;&lt;titles&gt;&lt;title&gt;WHO European Childhood Obesity Surveillance Initiative: body mass index and level of overweight among 6-9-year-old children from school year 2007/2008 to school year 2009/2010&lt;/title&gt;&lt;secondary-title&gt;Bmc Public Health&lt;/secondary-title&gt;&lt;/titles&gt;&lt;periodical&gt;&lt;full-title&gt;Bmc Public Health&lt;/full-title&gt;&lt;abbr-1&gt;BMC Public Health&lt;/abbr-1&gt;&lt;/periodical&gt;&lt;volume&gt;14&lt;/volume&gt;&lt;dates&gt;&lt;year&gt;2014&lt;/year&gt;&lt;pub-dates&gt;&lt;date&gt;Aug&lt;/date&gt;&lt;/pub-dates&gt;&lt;/dates&gt;&lt;isbn&gt;1471-2458&lt;/isbn&gt;&lt;accession-num&gt;WOS:000340816000001&lt;/accession-num&gt;&lt;urls&gt;&lt;related-urls&gt;&lt;url&gt;&amp;lt;Go to ISI&amp;gt;://WOS:000340816000001&lt;/url&gt;&lt;/related-urls&gt;&lt;/urls&gt;&lt;custom7&gt;806&lt;/custom7&gt;&lt;electronic-resource-num&gt;10.1186/1471-2458-14-806&lt;/electronic-resource-num&gt;&lt;/record&gt;&lt;/Cite&gt;&lt;/EndNote&gt;</w:instrText>
      </w:r>
      <w:r w:rsidR="001D2C59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0311A6" w:rsidRPr="005A42EE">
        <w:rPr>
          <w:rFonts w:ascii="Times New Roman" w:hAnsi="Times New Roman" w:cs="Times New Roman"/>
          <w:noProof/>
          <w:sz w:val="24"/>
          <w:szCs w:val="24"/>
          <w:lang w:val="en-GB"/>
        </w:rPr>
        <w:t>(13)</w:t>
      </w:r>
      <w:r w:rsidR="001D2C59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D464AF" w:rsidRPr="005A42EE">
        <w:rPr>
          <w:rFonts w:ascii="Times New Roman" w:hAnsi="Times New Roman" w:cs="Times New Roman"/>
          <w:sz w:val="24"/>
          <w:szCs w:val="24"/>
          <w:lang w:val="en-GB"/>
        </w:rPr>
        <w:t>—</w:t>
      </w:r>
      <w:r w:rsidR="003E2F23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identifying predictors and mechanisms related to weight development, eating </w:t>
      </w:r>
      <w:r w:rsidR="00CE5D39" w:rsidRPr="005A42EE">
        <w:rPr>
          <w:rFonts w:ascii="Times New Roman" w:hAnsi="Times New Roman" w:cs="Times New Roman"/>
          <w:sz w:val="24"/>
          <w:szCs w:val="24"/>
          <w:lang w:val="en-GB"/>
        </w:rPr>
        <w:t>behaviour</w:t>
      </w:r>
      <w:r w:rsidR="003E2F23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, sedentariness and physical activity was </w:t>
      </w:r>
      <w:r w:rsidR="00C014C5" w:rsidRPr="005A42EE">
        <w:rPr>
          <w:rFonts w:ascii="Times New Roman" w:hAnsi="Times New Roman" w:cs="Times New Roman"/>
          <w:sz w:val="24"/>
          <w:szCs w:val="24"/>
          <w:lang w:val="en-GB"/>
        </w:rPr>
        <w:t>also included as an</w:t>
      </w:r>
      <w:r w:rsidR="003E2F23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014C5" w:rsidRPr="005A42EE">
        <w:rPr>
          <w:rFonts w:ascii="Times New Roman" w:hAnsi="Times New Roman" w:cs="Times New Roman"/>
          <w:sz w:val="24"/>
          <w:szCs w:val="24"/>
          <w:lang w:val="en-GB"/>
        </w:rPr>
        <w:t>objective</w:t>
      </w:r>
      <w:r w:rsidR="003E2F23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of TESS. </w:t>
      </w:r>
      <w:r w:rsidR="0040686A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In sum, the overall aims of TESS are </w:t>
      </w:r>
      <w:r w:rsidR="003E2F23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herefore </w:t>
      </w:r>
      <w:r w:rsidR="0040686A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o (1) identify </w:t>
      </w:r>
      <w:r w:rsidR="000C3DC0" w:rsidRPr="005A42EE">
        <w:rPr>
          <w:rFonts w:ascii="Times New Roman" w:hAnsi="Times New Roman" w:cs="Times New Roman"/>
          <w:sz w:val="24"/>
          <w:szCs w:val="24"/>
          <w:lang w:val="en-GB"/>
        </w:rPr>
        <w:t>risk factors</w:t>
      </w:r>
      <w:r w:rsidR="0040686A" w:rsidRPr="005A42EE">
        <w:rPr>
          <w:rFonts w:ascii="Times New Roman" w:hAnsi="Times New Roman" w:cs="Times New Roman"/>
          <w:sz w:val="24"/>
          <w:szCs w:val="24"/>
          <w:lang w:val="en-GB"/>
        </w:rPr>
        <w:t>, co-</w:t>
      </w:r>
      <w:r w:rsidR="000C3DC0" w:rsidRPr="005A42EE">
        <w:rPr>
          <w:rFonts w:ascii="Times New Roman" w:hAnsi="Times New Roman" w:cs="Times New Roman"/>
          <w:sz w:val="24"/>
          <w:szCs w:val="24"/>
          <w:lang w:val="en-GB"/>
        </w:rPr>
        <w:t>morbidity</w:t>
      </w:r>
      <w:r w:rsidR="00FE23D4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, and </w:t>
      </w:r>
      <w:r w:rsidR="0040686A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developmental trajectories </w:t>
      </w:r>
      <w:r w:rsidR="00FF0AA0" w:rsidRPr="005A42EE">
        <w:rPr>
          <w:rFonts w:ascii="Times New Roman" w:hAnsi="Times New Roman" w:cs="Times New Roman"/>
          <w:sz w:val="24"/>
          <w:szCs w:val="24"/>
          <w:lang w:val="en-GB"/>
        </w:rPr>
        <w:t>of</w:t>
      </w:r>
      <w:r w:rsidR="0040686A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mental health problems; (2) identify </w:t>
      </w:r>
      <w:r w:rsidR="006265A3" w:rsidRPr="005A42EE">
        <w:rPr>
          <w:rFonts w:ascii="Times New Roman" w:hAnsi="Times New Roman" w:cs="Times New Roman"/>
          <w:sz w:val="24"/>
          <w:szCs w:val="24"/>
          <w:lang w:val="en-GB"/>
        </w:rPr>
        <w:t>individual, inter</w:t>
      </w:r>
      <w:r w:rsidR="000C3DC0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personal, </w:t>
      </w:r>
      <w:r w:rsidR="00FF0AA0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and </w:t>
      </w:r>
      <w:r w:rsidR="000C3DC0" w:rsidRPr="005A42EE">
        <w:rPr>
          <w:rFonts w:ascii="Times New Roman" w:hAnsi="Times New Roman" w:cs="Times New Roman"/>
          <w:sz w:val="24"/>
          <w:szCs w:val="24"/>
          <w:lang w:val="en-GB"/>
        </w:rPr>
        <w:t>community factors affecting children’s p</w:t>
      </w:r>
      <w:r w:rsidR="00566943" w:rsidRPr="005A42EE">
        <w:rPr>
          <w:rFonts w:ascii="Times New Roman" w:hAnsi="Times New Roman" w:cs="Times New Roman"/>
          <w:sz w:val="24"/>
          <w:szCs w:val="24"/>
          <w:lang w:val="en-GB"/>
        </w:rPr>
        <w:t>sychosocial development</w:t>
      </w:r>
      <w:r w:rsidR="00D464AF" w:rsidRPr="005A42EE">
        <w:rPr>
          <w:rFonts w:ascii="Times New Roman" w:hAnsi="Times New Roman" w:cs="Times New Roman"/>
          <w:sz w:val="24"/>
          <w:szCs w:val="24"/>
          <w:lang w:val="en-GB"/>
        </w:rPr>
        <w:t>;</w:t>
      </w:r>
      <w:r w:rsidR="00566943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571C6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and </w:t>
      </w:r>
      <w:r w:rsidR="00566943" w:rsidRPr="005A42EE">
        <w:rPr>
          <w:rFonts w:ascii="Times New Roman" w:hAnsi="Times New Roman" w:cs="Times New Roman"/>
          <w:sz w:val="24"/>
          <w:szCs w:val="24"/>
          <w:lang w:val="en-GB"/>
        </w:rPr>
        <w:t>(3)</w:t>
      </w:r>
      <w:r w:rsidR="00D464AF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identify individual, interpersonal, and community factors affecting children’s </w:t>
      </w:r>
      <w:r w:rsidR="000C3DC0" w:rsidRPr="005A42EE">
        <w:rPr>
          <w:rFonts w:ascii="Times New Roman" w:hAnsi="Times New Roman" w:cs="Times New Roman"/>
          <w:sz w:val="24"/>
          <w:szCs w:val="24"/>
          <w:lang w:val="en-GB"/>
        </w:rPr>
        <w:t>weight and health</w:t>
      </w:r>
      <w:r w:rsidR="00D464AF" w:rsidRPr="005A42EE">
        <w:rPr>
          <w:rFonts w:ascii="Times New Roman" w:hAnsi="Times New Roman" w:cs="Times New Roman"/>
          <w:sz w:val="24"/>
          <w:szCs w:val="24"/>
          <w:lang w:val="en-GB"/>
        </w:rPr>
        <w:t>-</w:t>
      </w:r>
      <w:r w:rsidR="00F84100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related </w:t>
      </w:r>
      <w:r w:rsidR="00CE5D39" w:rsidRPr="005A42EE">
        <w:rPr>
          <w:rFonts w:ascii="Times New Roman" w:hAnsi="Times New Roman" w:cs="Times New Roman"/>
          <w:sz w:val="24"/>
          <w:szCs w:val="24"/>
          <w:lang w:val="en-GB"/>
        </w:rPr>
        <w:t>behaviour</w:t>
      </w:r>
      <w:r w:rsidR="00182D1F" w:rsidRPr="005A42EE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0C3DC0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FE23D4" w:rsidRPr="005A42EE">
        <w:rPr>
          <w:rFonts w:ascii="Times New Roman" w:hAnsi="Times New Roman" w:cs="Times New Roman"/>
          <w:sz w:val="24"/>
          <w:szCs w:val="24"/>
          <w:lang w:val="en-GB"/>
        </w:rPr>
        <w:t>The study is also well positioned to examine mediators, moderators and mechanisms of development. TESS</w:t>
      </w:r>
      <w:r w:rsidR="00805785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is</w:t>
      </w:r>
      <w:r w:rsidR="00D464AF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established </w:t>
      </w:r>
      <w:r w:rsidR="00805785" w:rsidRPr="005A42EE">
        <w:rPr>
          <w:rFonts w:ascii="Times New Roman" w:hAnsi="Times New Roman" w:cs="Times New Roman"/>
          <w:sz w:val="24"/>
          <w:szCs w:val="24"/>
          <w:lang w:val="en-GB"/>
        </w:rPr>
        <w:t>in Trondheim, the third</w:t>
      </w:r>
      <w:r w:rsidR="00D464AF" w:rsidRPr="005A42EE">
        <w:rPr>
          <w:rFonts w:ascii="Times New Roman" w:hAnsi="Times New Roman" w:cs="Times New Roman"/>
          <w:sz w:val="24"/>
          <w:szCs w:val="24"/>
          <w:lang w:val="en-GB"/>
        </w:rPr>
        <w:t>-</w:t>
      </w:r>
      <w:r w:rsidR="00805785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largest city </w:t>
      </w:r>
      <w:r w:rsidR="00D464AF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in </w:t>
      </w:r>
      <w:r w:rsidR="00805785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Norway </w:t>
      </w:r>
      <w:r w:rsidR="00C014C5" w:rsidRPr="005A42EE">
        <w:rPr>
          <w:rFonts w:ascii="Times New Roman" w:hAnsi="Times New Roman" w:cs="Times New Roman"/>
          <w:sz w:val="24"/>
          <w:szCs w:val="24"/>
          <w:lang w:val="en-GB"/>
        </w:rPr>
        <w:t>(approximately 200</w:t>
      </w:r>
      <w:r w:rsidR="00D464AF" w:rsidRPr="005A42EE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C014C5" w:rsidRPr="005A42EE">
        <w:rPr>
          <w:rFonts w:ascii="Times New Roman" w:hAnsi="Times New Roman" w:cs="Times New Roman"/>
          <w:sz w:val="24"/>
          <w:szCs w:val="24"/>
          <w:lang w:val="en-GB"/>
        </w:rPr>
        <w:t>000 inhabitants)</w:t>
      </w:r>
      <w:r w:rsidR="00D464AF" w:rsidRPr="005A42EE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C014C5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805785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and </w:t>
      </w:r>
      <w:r w:rsidR="00FF0AA0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has primarily been </w:t>
      </w:r>
      <w:r w:rsidR="00805785" w:rsidRPr="005A42EE">
        <w:rPr>
          <w:rFonts w:ascii="Times New Roman" w:hAnsi="Times New Roman" w:cs="Times New Roman"/>
          <w:sz w:val="24"/>
          <w:szCs w:val="24"/>
          <w:lang w:val="en-GB"/>
        </w:rPr>
        <w:t>funded by the</w:t>
      </w:r>
      <w:r w:rsidR="00CD5A1C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Research Council of Norway</w:t>
      </w:r>
      <w:r w:rsidR="008E3FC2" w:rsidRPr="005A42EE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14:paraId="35F44E40" w14:textId="6C255653" w:rsidR="009A6826" w:rsidRPr="005A42EE" w:rsidRDefault="009A5F18" w:rsidP="00DC3A2C">
      <w:pPr>
        <w:spacing w:line="480" w:lineRule="auto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5A42EE">
        <w:rPr>
          <w:rFonts w:ascii="Times New Roman" w:hAnsi="Times New Roman" w:cs="Times New Roman"/>
          <w:b/>
          <w:sz w:val="24"/>
          <w:szCs w:val="24"/>
          <w:lang w:val="en-GB"/>
        </w:rPr>
        <w:t>W</w:t>
      </w:r>
      <w:r w:rsidR="009A6826" w:rsidRPr="005A42EE">
        <w:rPr>
          <w:rFonts w:ascii="Times New Roman" w:hAnsi="Times New Roman" w:cs="Times New Roman"/>
          <w:b/>
          <w:sz w:val="24"/>
          <w:szCs w:val="24"/>
          <w:lang w:val="en-GB"/>
        </w:rPr>
        <w:t>ho is in the cohort?</w:t>
      </w:r>
    </w:p>
    <w:p w14:paraId="2ADD5880" w14:textId="2228678A" w:rsidR="007F69B4" w:rsidRPr="005A42EE" w:rsidRDefault="00463360" w:rsidP="00BA66C4">
      <w:pPr>
        <w:spacing w:line="480" w:lineRule="auto"/>
        <w:rPr>
          <w:rFonts w:ascii="Times New Roman" w:hAnsi="Times New Roman"/>
          <w:bCs/>
          <w:spacing w:val="-2"/>
          <w:sz w:val="24"/>
          <w:szCs w:val="24"/>
          <w:lang w:val="en-GB"/>
        </w:rPr>
      </w:pP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All children born in 2003 and 2004 with their parents living in the city of Trondheim, Norway, were invited to participate in the study. </w:t>
      </w:r>
      <w:r w:rsidR="0087415B"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t>A letter of invitation</w:t>
      </w:r>
      <w:r w:rsidR="00182D1F"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t xml:space="preserve"> along with the</w:t>
      </w:r>
      <w:r w:rsidR="0087415B"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t xml:space="preserve"> Strengths and Difficulties Questionnaire (SDQ) </w:t>
      </w:r>
      <w:r w:rsidR="00182D1F"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t xml:space="preserve">version </w:t>
      </w:r>
      <w:r w:rsidR="0087415B"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t xml:space="preserve">4-16 </w:t>
      </w:r>
      <w:r w:rsidR="00F3630E"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fldChar w:fldCharType="begin"/>
      </w:r>
      <w:r w:rsidR="000311A6"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instrText xml:space="preserve"> ADDIN EN.CITE &lt;EndNote&gt;&lt;Cite&gt;&lt;Author&gt;Crone&lt;/Author&gt;&lt;Year&gt;2008&lt;/Year&gt;&lt;RecNum&gt;2474&lt;/RecNum&gt;&lt;DisplayText&gt;(14)&lt;/DisplayText&gt;&lt;record&gt;&lt;rec-number&gt;2474&lt;/rec-number&gt;&lt;foreign-keys&gt;&lt;key app="EN" db-id="5xas0psztvvt5jetzf0vap5hefp2vxsfaerv" timestamp="1408363943"&gt;2474&lt;/key&gt;&lt;/foreign-keys&gt;&lt;ref-type name="Journal Article"&gt;17&lt;/ref-type&gt;&lt;contributors&gt;&lt;authors&gt;&lt;author&gt;Crone, M. R.&lt;/author&gt;&lt;author&gt;Vogels, A. G. C.&lt;/author&gt;&lt;author&gt;Hoekstra, F.&lt;/author&gt;&lt;author&gt;Treffers, P. D. A.&lt;/author&gt;&lt;author&gt;Reijneveld, S. A.&lt;/author&gt;&lt;/authors&gt;&lt;/contributors&gt;&lt;titles&gt;&lt;title&gt;A comparison of four scoring methods based on the parent-rated Strengths and Difficulties Questionnaire as used in the Dutch preventive child health care system&lt;/title&gt;&lt;secondary-title&gt;Bmc Public Health&lt;/secondary-title&gt;&lt;/titles&gt;&lt;periodical&gt;&lt;full-title&gt;Bmc Public Health&lt;/full-title&gt;&lt;abbr-1&gt;BMC Public Health&lt;/abbr-1&gt;&lt;/periodical&gt;&lt;volume&gt;8&lt;/volume&gt;&lt;dates&gt;&lt;year&gt;2008&lt;/year&gt;&lt;pub-dates&gt;&lt;date&gt;Apr&lt;/date&gt;&lt;/pub-dates&gt;&lt;/dates&gt;&lt;isbn&gt;1471-2458&lt;/isbn&gt;&lt;accession-num&gt;WOS:000255561700001&lt;/accession-num&gt;&lt;urls&gt;&lt;related-urls&gt;&lt;url&gt;&amp;lt;Go to ISI&amp;gt;://WOS:000255561700001&lt;/url&gt;&lt;/related-urls&gt;&lt;/urls&gt;&lt;custom7&gt;106&lt;/custom7&gt;&lt;electronic-resource-num&gt;10.1186/1471-2458-8-106&lt;/electronic-resource-num&gt;&lt;/record&gt;&lt;/Cite&gt;&lt;/EndNote&gt;</w:instrText>
      </w:r>
      <w:r w:rsidR="00F3630E"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fldChar w:fldCharType="separate"/>
      </w:r>
      <w:r w:rsidR="000311A6" w:rsidRPr="005A42EE">
        <w:rPr>
          <w:rFonts w:ascii="Times New Roman" w:hAnsi="Times New Roman"/>
          <w:bCs/>
          <w:noProof/>
          <w:spacing w:val="-2"/>
          <w:sz w:val="24"/>
          <w:szCs w:val="24"/>
          <w:lang w:val="en-GB"/>
        </w:rPr>
        <w:t>(14)</w:t>
      </w:r>
      <w:r w:rsidR="00F3630E"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fldChar w:fldCharType="end"/>
      </w:r>
      <w:r w:rsidR="0087415B" w:rsidRPr="005A42EE">
        <w:rPr>
          <w:rFonts w:ascii="Times New Roman" w:hAnsi="Times New Roman"/>
          <w:sz w:val="24"/>
          <w:szCs w:val="24"/>
          <w:lang w:val="en-GB"/>
        </w:rPr>
        <w:t xml:space="preserve">, </w:t>
      </w:r>
      <w:r w:rsidR="0087415B"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t xml:space="preserve">a screening assessment for emotional and </w:t>
      </w:r>
      <w:r w:rsidR="00CE5D39"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t>behavioural</w:t>
      </w:r>
      <w:r w:rsidR="0087415B"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t xml:space="preserve"> problems, </w:t>
      </w:r>
      <w:r w:rsidR="00182D1F"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t xml:space="preserve">was </w:t>
      </w:r>
      <w:r w:rsidR="0087415B"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t xml:space="preserve">sent to the children’s homes. Parents brought the completed SDQ when they attended the well-child clinic for the routine health check </w:t>
      </w:r>
      <w:r w:rsidR="002A45D6"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t xml:space="preserve">for children </w:t>
      </w:r>
      <w:r w:rsidR="0087415B"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t>age</w:t>
      </w:r>
      <w:r w:rsidR="002A45D6"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t>d</w:t>
      </w:r>
      <w:r w:rsidR="0087415B"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t xml:space="preserve"> 4. The health nurse informed the parent</w:t>
      </w:r>
      <w:r w:rsidR="002A45D6"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t>(s)</w:t>
      </w:r>
      <w:r w:rsidR="0087415B"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t xml:space="preserve"> about the study using procedures approved by the Regional Committee for Medical and Health Research Ethics and obtained written consent to </w:t>
      </w:r>
      <w:r w:rsidR="0087415B"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lastRenderedPageBreak/>
        <w:t xml:space="preserve">participate. </w:t>
      </w:r>
      <w:r w:rsidR="007B0B25"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t>Parents with insufficient proficiency in Norwegian to fill out the SDQ screen</w:t>
      </w:r>
      <w:r w:rsidR="002A45D6"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t>ing</w:t>
      </w:r>
      <w:r w:rsidR="007B0B25"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t xml:space="preserve"> were excluded</w:t>
      </w:r>
      <w:r w:rsidR="002C0C17"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t xml:space="preserve"> (n=</w:t>
      </w:r>
      <w:r w:rsidR="00365075"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t>176</w:t>
      </w:r>
      <w:r w:rsidR="002C0C17"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t>)</w:t>
      </w:r>
      <w:r w:rsidR="007B0B25"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t>.</w:t>
      </w:r>
      <w:r w:rsidR="002C0C17"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t xml:space="preserve"> </w:t>
      </w:r>
      <w:r w:rsidR="0087415B"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t xml:space="preserve">Of those who were asked to participate (n=3,016), 82.2% consented. </w:t>
      </w:r>
      <w:r w:rsidR="003C6522"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t xml:space="preserve">To increase statistical power, children with emotional or </w:t>
      </w:r>
      <w:r w:rsidR="00CE5D39"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t>behavioural</w:t>
      </w:r>
      <w:r w:rsidR="003C6522"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t xml:space="preserve"> problems were oversampled; participants were allocated to four strata according to their SDQ scores </w:t>
      </w:r>
      <w:r w:rsidR="00F3630E" w:rsidRPr="005A42EE">
        <w:rPr>
          <w:rFonts w:ascii="Times New Roman" w:hAnsi="Times New Roman" w:cs="Times New Roman"/>
          <w:bCs/>
          <w:spacing w:val="-2"/>
          <w:sz w:val="24"/>
          <w:szCs w:val="24"/>
          <w:lang w:val="en-GB"/>
        </w:rPr>
        <w:t>(cut-offs: 0-4, 5-8, 9-11, and 12-40)</w:t>
      </w:r>
      <w:r w:rsidR="002A45D6" w:rsidRPr="005A42EE">
        <w:rPr>
          <w:rFonts w:ascii="Times New Roman" w:hAnsi="Times New Roman" w:cs="Times New Roman"/>
          <w:bCs/>
          <w:spacing w:val="-2"/>
          <w:sz w:val="24"/>
          <w:szCs w:val="24"/>
          <w:lang w:val="en-GB"/>
        </w:rPr>
        <w:t>,</w:t>
      </w:r>
      <w:r w:rsidR="00F3630E" w:rsidRPr="005A42EE">
        <w:rPr>
          <w:rFonts w:ascii="Times New Roman" w:hAnsi="Times New Roman" w:cs="Times New Roman"/>
          <w:bCs/>
          <w:spacing w:val="-2"/>
          <w:sz w:val="24"/>
          <w:szCs w:val="24"/>
          <w:lang w:val="en-GB"/>
        </w:rPr>
        <w:t xml:space="preserve"> </w:t>
      </w:r>
      <w:r w:rsidR="0087415B"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t>and a subsample (n=1,250) was drawn to participate</w:t>
      </w:r>
      <w:r w:rsidR="00D8376F"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t xml:space="preserve">. </w:t>
      </w:r>
      <w:r w:rsidR="00F3630E"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t xml:space="preserve">The drop-out rate after consent at the well-child clinic did not differ across SDQ score (p=.86) or gender (p=.31). </w:t>
      </w:r>
      <w:r w:rsidR="0087415B"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t xml:space="preserve">The recruitment procedure and the participation rates </w:t>
      </w:r>
      <w:r w:rsidR="00566943"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t>are</w:t>
      </w:r>
      <w:r w:rsidR="0087415B"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t xml:space="preserve"> depicted in Figure 1.</w:t>
      </w:r>
    </w:p>
    <w:p w14:paraId="607F9778" w14:textId="048A2CFE" w:rsidR="007F69B4" w:rsidRPr="005A42EE" w:rsidRDefault="007F69B4" w:rsidP="007F69B4">
      <w:pPr>
        <w:spacing w:line="480" w:lineRule="auto"/>
        <w:jc w:val="center"/>
        <w:rPr>
          <w:rFonts w:ascii="Times New Roman" w:hAnsi="Times New Roman"/>
          <w:bCs/>
          <w:spacing w:val="-2"/>
          <w:sz w:val="24"/>
          <w:szCs w:val="24"/>
          <w:lang w:val="en-GB"/>
        </w:rPr>
      </w:pPr>
      <w:r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t>Figure 1 here</w:t>
      </w:r>
    </w:p>
    <w:p w14:paraId="198AB3DD" w14:textId="77777777" w:rsidR="007F69B4" w:rsidRPr="005A42EE" w:rsidRDefault="0087415B" w:rsidP="00BA66C4">
      <w:pPr>
        <w:spacing w:line="480" w:lineRule="auto"/>
        <w:rPr>
          <w:rFonts w:ascii="Times New Roman" w:hAnsi="Times New Roman"/>
          <w:bCs/>
          <w:spacing w:val="-2"/>
          <w:sz w:val="24"/>
          <w:szCs w:val="24"/>
          <w:lang w:val="en-GB"/>
        </w:rPr>
      </w:pPr>
      <w:r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t xml:space="preserve"> Table 1 displays baseline characteristics of the sample. </w:t>
      </w:r>
    </w:p>
    <w:p w14:paraId="10289DFF" w14:textId="0B139385" w:rsidR="007F69B4" w:rsidRPr="005A42EE" w:rsidRDefault="007F69B4" w:rsidP="007F69B4">
      <w:pPr>
        <w:spacing w:line="480" w:lineRule="auto"/>
        <w:jc w:val="center"/>
        <w:rPr>
          <w:rFonts w:ascii="Times New Roman" w:hAnsi="Times New Roman"/>
          <w:bCs/>
          <w:spacing w:val="-2"/>
          <w:sz w:val="24"/>
          <w:szCs w:val="24"/>
          <w:lang w:val="en-GB"/>
        </w:rPr>
      </w:pPr>
      <w:r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t>Table 1 here</w:t>
      </w:r>
    </w:p>
    <w:p w14:paraId="11051B64" w14:textId="30745561" w:rsidR="009A5F18" w:rsidRPr="005A42EE" w:rsidRDefault="003C6522" w:rsidP="006475AB">
      <w:pPr>
        <w:spacing w:line="480" w:lineRule="auto"/>
        <w:ind w:firstLine="567"/>
        <w:rPr>
          <w:rFonts w:ascii="Times New Roman" w:hAnsi="Times New Roman"/>
          <w:bCs/>
          <w:spacing w:val="-2"/>
          <w:sz w:val="24"/>
          <w:szCs w:val="24"/>
          <w:lang w:val="en-GB"/>
        </w:rPr>
      </w:pPr>
      <w:r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t xml:space="preserve">The sample is comparable to the Norwegian population with regard to the parents’ level of education </w:t>
      </w:r>
      <w:r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fldChar w:fldCharType="begin"/>
      </w:r>
      <w:r w:rsidR="000311A6"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instrText xml:space="preserve"> ADDIN EN.CITE &lt;EndNote&gt;&lt;Cite ExcludeYear="1"&gt;&lt;Author&gt;Statistics Norway&lt;/Author&gt;&lt;RecNum&gt;2412&lt;/RecNum&gt;&lt;DisplayText&gt;(15)&lt;/DisplayText&gt;&lt;record&gt;&lt;rec-number&gt;2412&lt;/rec-number&gt;&lt;foreign-keys&gt;&lt;key app="EN" db-id="5xas0psztvvt5jetzf0vap5hefp2vxsfaerv" timestamp="1401191173"&gt;2412&lt;/key&gt;&lt;/foreign-keys&gt;&lt;ref-type name="Web Page"&gt;12&lt;/ref-type&gt;&lt;contributors&gt;&lt;authors&gt;&lt;author&gt;Statistics Norway,&lt;/author&gt;&lt;/authors&gt;&lt;/contributors&gt;&lt;titles&gt;&lt;title&gt;Population&amp;apos;s level of education&lt;/title&gt;&lt;/titles&gt;&lt;volume&gt;2013&lt;/volume&gt;&lt;number&gt;18 June&lt;/number&gt;&lt;dates&gt;&lt;year&gt;2012&lt;/year&gt;&lt;/dates&gt;&lt;publisher&gt;Statistics Norway&lt;/publisher&gt;&lt;urls&gt;&lt;related-urls&gt;&lt;url&gt;http://www.ssb.no/en/utdanning/statistikker/utniv/aar&lt;/url&gt;&lt;/related-urls&gt;&lt;/urls&gt;&lt;/record&gt;&lt;/Cite&gt;&lt;/EndNote&gt;</w:instrText>
      </w:r>
      <w:r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fldChar w:fldCharType="separate"/>
      </w:r>
      <w:r w:rsidR="000311A6" w:rsidRPr="005A42EE">
        <w:rPr>
          <w:rFonts w:ascii="Times New Roman" w:hAnsi="Times New Roman"/>
          <w:bCs/>
          <w:noProof/>
          <w:spacing w:val="-2"/>
          <w:sz w:val="24"/>
          <w:szCs w:val="24"/>
          <w:lang w:val="en-GB"/>
        </w:rPr>
        <w:t>(15)</w:t>
      </w:r>
      <w:r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fldChar w:fldCharType="end"/>
      </w:r>
      <w:r w:rsidR="00F3630E"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t>,</w:t>
      </w:r>
      <w:r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t xml:space="preserve"> </w:t>
      </w:r>
      <w:r w:rsidR="00B6028B"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t xml:space="preserve">family </w:t>
      </w:r>
      <w:r w:rsidR="00966143"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t>situation (i.e., parents married, one-parent household</w:t>
      </w:r>
      <w:r w:rsidR="002A45D6"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t>,</w:t>
      </w:r>
      <w:r w:rsidR="00966143"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t xml:space="preserve"> etc.</w:t>
      </w:r>
      <w:r w:rsidR="00B6028B"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t xml:space="preserve">) </w:t>
      </w:r>
      <w:r w:rsidR="00966143"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fldChar w:fldCharType="begin"/>
      </w:r>
      <w:r w:rsidR="000311A6"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instrText xml:space="preserve"> ADDIN EN.CITE &lt;EndNote&gt;&lt;Cite&gt;&lt;Author&gt;Statistics Norway&lt;/Author&gt;&lt;Year&gt;2017&lt;/Year&gt;&lt;RecNum&gt;3591&lt;/RecNum&gt;&lt;DisplayText&gt;(16, 17)&lt;/DisplayText&gt;&lt;record&gt;&lt;rec-number&gt;3591&lt;/rec-number&gt;&lt;foreign-keys&gt;&lt;key app="EN" db-id="5xas0psztvvt5jetzf0vap5hefp2vxsfaerv" timestamp="1498476023"&gt;3591&lt;/key&gt;&lt;/foreign-keys&gt;&lt;ref-type name="Web Page"&gt;12&lt;/ref-type&gt;&lt;contributors&gt;&lt;authors&gt;&lt;author&gt;Statistics Norway,&lt;/author&gt;&lt;/authors&gt;&lt;/contributors&gt;&lt;titles&gt;&lt;title&gt;Families and households&lt;/title&gt;&lt;/titles&gt;&lt;dates&gt;&lt;year&gt;2017&lt;/year&gt;&lt;/dates&gt;&lt;urls&gt;&lt;related-urls&gt;&lt;url&gt;https://www.ssb.no/statistikkbanken/SelectVarVal/Define.asp?MainTable=BarnForeldre&amp;amp;KortNavnWeb=familie&amp;amp;PLanguage=1&amp;amp;checked=true&lt;/url&gt;&lt;/related-urls&gt;&lt;/urls&gt;&lt;/record&gt;&lt;/Cite&gt;&lt;Cite&gt;&lt;Author&gt;The Norwegian Directorate for Children&lt;/Author&gt;&lt;Year&gt;2017&lt;/Year&gt;&lt;RecNum&gt;3592&lt;/RecNum&gt;&lt;record&gt;&lt;rec-number&gt;3592&lt;/rec-number&gt;&lt;foreign-keys&gt;&lt;key app="EN" db-id="5xas0psztvvt5jetzf0vap5hefp2vxsfaerv" timestamp="1498476115"&gt;3592&lt;/key&gt;&lt;/foreign-keys&gt;&lt;ref-type name="Web Page"&gt;12&lt;/ref-type&gt;&lt;contributors&gt;&lt;authors&gt;&lt;author&gt;The Norwegian Directorate for Children, Youth and Family Affairs,&lt;/author&gt;&lt;/authors&gt;&lt;/contributors&gt;&lt;titles&gt;&lt;title&gt;Barns familier&lt;/title&gt;&lt;/titles&gt;&lt;dates&gt;&lt;year&gt;2017&lt;/year&gt;&lt;/dates&gt;&lt;urls&gt;&lt;related-urls&gt;&lt;url&gt;https://www.bufdir.no/Statistikk_og_analyse/Oppvekst/Familie_omsorg_og_relasjoner/Barns_familier/&lt;/url&gt;&lt;/related-urls&gt;&lt;/urls&gt;&lt;/record&gt;&lt;/Cite&gt;&lt;/EndNote&gt;</w:instrText>
      </w:r>
      <w:r w:rsidR="00966143"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fldChar w:fldCharType="separate"/>
      </w:r>
      <w:r w:rsidR="000311A6" w:rsidRPr="005A42EE">
        <w:rPr>
          <w:rFonts w:ascii="Times New Roman" w:hAnsi="Times New Roman"/>
          <w:bCs/>
          <w:noProof/>
          <w:spacing w:val="-2"/>
          <w:sz w:val="24"/>
          <w:szCs w:val="24"/>
          <w:lang w:val="en-GB"/>
        </w:rPr>
        <w:t>(16, 17)</w:t>
      </w:r>
      <w:r w:rsidR="00966143"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fldChar w:fldCharType="end"/>
      </w:r>
      <w:r w:rsidR="00966143"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t xml:space="preserve"> </w:t>
      </w:r>
      <w:r w:rsidR="00B6028B"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t xml:space="preserve">and </w:t>
      </w:r>
      <w:r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t xml:space="preserve">children’s </w:t>
      </w:r>
      <w:r w:rsidR="00182D1F"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t>Body Mass Index (</w:t>
      </w:r>
      <w:r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t>BMI</w:t>
      </w:r>
      <w:r w:rsidR="00182D1F"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t>)</w:t>
      </w:r>
      <w:r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t xml:space="preserve"> </w:t>
      </w:r>
      <w:r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fldChar w:fldCharType="begin"/>
      </w:r>
      <w:r w:rsidR="000311A6"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instrText xml:space="preserve"> ADDIN EN.CITE &lt;EndNote&gt;&lt;Cite&gt;&lt;Author&gt;Juliusson&lt;/Author&gt;&lt;Year&gt;2013&lt;/Year&gt;&lt;RecNum&gt;2217&lt;/RecNum&gt;&lt;DisplayText&gt;(18)&lt;/DisplayText&gt;&lt;record&gt;&lt;rec-number&gt;2217&lt;/rec-number&gt;&lt;foreign-keys&gt;&lt;key app="EN" db-id="5xas0psztvvt5jetzf0vap5hefp2vxsfaerv" timestamp="1381314869"&gt;2217&lt;/key&gt;&lt;/foreign-keys&gt;&lt;ref-type name="Journal Article"&gt;17&lt;/ref-type&gt;&lt;contributors&gt;&lt;authors&gt;&lt;author&gt;Juliusson, P. B.&lt;/author&gt;&lt;author&gt;Roelants, M.&lt;/author&gt;&lt;author&gt;Nordal, E.&lt;/author&gt;&lt;author&gt;Furevik, L.&lt;/author&gt;&lt;author&gt;Eide, G. E.&lt;/author&gt;&lt;author&gt;Moster, D.&lt;/author&gt;&lt;author&gt;Hauspie, R.&lt;/author&gt;&lt;author&gt;Bjerknes, R.&lt;/author&gt;&lt;/authors&gt;&lt;/contributors&gt;&lt;titles&gt;&lt;title&gt;Growth references for 0-19 year-old Norwegian children for length/height, weight, body mass index and head circumference&lt;/title&gt;&lt;secondary-title&gt;Annals of Human Biology&lt;/secondary-title&gt;&lt;/titles&gt;&lt;periodical&gt;&lt;full-title&gt;Annals of Human Biology&lt;/full-title&gt;&lt;abbr-1&gt;Ann. Hum. Biol.&lt;/abbr-1&gt;&lt;abbr-2&gt;Ann Hum Biol&lt;/abbr-2&gt;&lt;/periodical&gt;&lt;pages&gt;220-227&lt;/pages&gt;&lt;volume&gt;40&lt;/volume&gt;&lt;number&gt;3&lt;/number&gt;&lt;dates&gt;&lt;year&gt;2013&lt;/year&gt;&lt;pub-dates&gt;&lt;date&gt;May&lt;/date&gt;&lt;/pub-dates&gt;&lt;/dates&gt;&lt;isbn&gt;0301-4460&lt;/isbn&gt;&lt;accession-num&gt;WOS:000318808700002&lt;/accession-num&gt;&lt;urls&gt;&lt;related-urls&gt;&lt;url&gt;&amp;lt;Go to ISI&amp;gt;://WOS:000318808700002&lt;/url&gt;&lt;/related-urls&gt;&lt;/urls&gt;&lt;electronic-resource-num&gt;10.3109/03014460.2012.759276&lt;/electronic-resource-num&gt;&lt;/record&gt;&lt;/Cite&gt;&lt;/EndNote&gt;</w:instrText>
      </w:r>
      <w:r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fldChar w:fldCharType="separate"/>
      </w:r>
      <w:r w:rsidR="000311A6" w:rsidRPr="005A42EE">
        <w:rPr>
          <w:rFonts w:ascii="Times New Roman" w:hAnsi="Times New Roman"/>
          <w:bCs/>
          <w:noProof/>
          <w:spacing w:val="-2"/>
          <w:sz w:val="24"/>
          <w:szCs w:val="24"/>
          <w:lang w:val="en-GB"/>
        </w:rPr>
        <w:t>(18)</w:t>
      </w:r>
      <w:r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fldChar w:fldCharType="end"/>
      </w:r>
      <w:r w:rsidR="00BA66C4"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t xml:space="preserve">. </w:t>
      </w:r>
      <w:r w:rsidR="00AA7FCB" w:rsidRPr="005A42EE">
        <w:rPr>
          <w:rFonts w:ascii="Times New Roman" w:eastAsia="Times New Roman" w:hAnsi="Times New Roman"/>
          <w:sz w:val="24"/>
          <w:szCs w:val="24"/>
          <w:lang w:val="en-US"/>
        </w:rPr>
        <w:t xml:space="preserve">Parent’s occupation were categorized </w:t>
      </w:r>
      <w:r w:rsidR="00AA7FCB" w:rsidRPr="005A42EE">
        <w:rPr>
          <w:rFonts w:ascii="Times New Roman" w:hAnsi="Times New Roman"/>
          <w:bCs/>
          <w:spacing w:val="-2"/>
          <w:sz w:val="24"/>
          <w:szCs w:val="24"/>
          <w:lang w:val="en-US"/>
        </w:rPr>
        <w:t xml:space="preserve">according to the 6-level International Classification of Occupations (1 = leader to 6 = unskilled worker) </w:t>
      </w:r>
      <w:r w:rsidR="00AA7FCB" w:rsidRPr="005A42EE">
        <w:rPr>
          <w:rFonts w:ascii="Times New Roman" w:hAnsi="Times New Roman"/>
          <w:bCs/>
          <w:spacing w:val="-2"/>
          <w:sz w:val="24"/>
          <w:szCs w:val="24"/>
          <w:lang w:val="en-US"/>
        </w:rPr>
        <w:fldChar w:fldCharType="begin"/>
      </w:r>
      <w:r w:rsidR="000311A6" w:rsidRPr="005A42EE">
        <w:rPr>
          <w:rFonts w:ascii="Times New Roman" w:hAnsi="Times New Roman"/>
          <w:bCs/>
          <w:spacing w:val="-2"/>
          <w:sz w:val="24"/>
          <w:szCs w:val="24"/>
          <w:lang w:val="en-US"/>
        </w:rPr>
        <w:instrText xml:space="preserve"> ADDIN EN.CITE &lt;EndNote&gt;&lt;Cite&gt;&lt;Author&gt;International Labour Office&lt;/Author&gt;&lt;Year&gt;1990&lt;/Year&gt;&lt;RecNum&gt;1384&lt;/RecNum&gt;&lt;DisplayText&gt;(19)&lt;/DisplayText&gt;&lt;record&gt;&lt;rec-number&gt;1384&lt;/rec-number&gt;&lt;foreign-keys&gt;&lt;key app="EN" db-id="5xas0psztvvt5jetzf0vap5hefp2vxsfaerv" timestamp="1307088788"&gt;1384&lt;/key&gt;&lt;/foreign-keys&gt;&lt;ref-type name="Book"&gt;6&lt;/ref-type&gt;&lt;contributors&gt;&lt;authors&gt;&lt;author&gt;International Labour Office, &lt;/author&gt;&lt;/authors&gt;&lt;/contributors&gt;&lt;titles&gt;&lt;title&gt;ISCO-88 International Standard Classification of Occupation&lt;/title&gt;&lt;/titles&gt;&lt;dates&gt;&lt;year&gt;1990&lt;/year&gt;&lt;/dates&gt;&lt;publisher&gt;&lt;style face="normal" font="Times New Roman" size="100%"&gt; &lt;/style&gt;&lt;style face="normal" font="default" size="100%"&gt;Genève: International Labour Office&lt;/style&gt;&lt;/publisher&gt;&lt;urls&gt;&lt;/urls&gt;&lt;/record&gt;&lt;/Cite&gt;&lt;/EndNote&gt;</w:instrText>
      </w:r>
      <w:r w:rsidR="00AA7FCB" w:rsidRPr="005A42EE">
        <w:rPr>
          <w:rFonts w:ascii="Times New Roman" w:hAnsi="Times New Roman"/>
          <w:bCs/>
          <w:spacing w:val="-2"/>
          <w:sz w:val="24"/>
          <w:szCs w:val="24"/>
          <w:lang w:val="en-US"/>
        </w:rPr>
        <w:fldChar w:fldCharType="separate"/>
      </w:r>
      <w:r w:rsidR="000311A6" w:rsidRPr="005A42EE">
        <w:rPr>
          <w:rFonts w:ascii="Times New Roman" w:hAnsi="Times New Roman"/>
          <w:bCs/>
          <w:noProof/>
          <w:spacing w:val="-2"/>
          <w:sz w:val="24"/>
          <w:szCs w:val="24"/>
          <w:lang w:val="en-US"/>
        </w:rPr>
        <w:t>(19)</w:t>
      </w:r>
      <w:r w:rsidR="00AA7FCB" w:rsidRPr="005A42EE">
        <w:rPr>
          <w:rFonts w:ascii="Times New Roman" w:hAnsi="Times New Roman"/>
          <w:bCs/>
          <w:spacing w:val="-2"/>
          <w:sz w:val="24"/>
          <w:szCs w:val="24"/>
          <w:lang w:val="en-US"/>
        </w:rPr>
        <w:fldChar w:fldCharType="end"/>
      </w:r>
      <w:r w:rsidR="00AA7FCB" w:rsidRPr="005A42EE">
        <w:rPr>
          <w:rFonts w:ascii="Times New Roman" w:hAnsi="Times New Roman"/>
          <w:bCs/>
          <w:spacing w:val="-2"/>
          <w:sz w:val="24"/>
          <w:szCs w:val="24"/>
          <w:lang w:val="en-US"/>
        </w:rPr>
        <w:t xml:space="preserve">, and </w:t>
      </w:r>
      <w:r w:rsidR="00AA7FCB"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t>i</w:t>
      </w:r>
      <w:r w:rsidR="00991041" w:rsidRPr="005A42EE">
        <w:rPr>
          <w:rFonts w:ascii="Times New Roman" w:hAnsi="Times New Roman"/>
          <w:bCs/>
          <w:spacing w:val="-2"/>
          <w:sz w:val="24"/>
          <w:szCs w:val="24"/>
          <w:lang w:val="en-GB"/>
        </w:rPr>
        <w:t xml:space="preserve">nformation provided by </w:t>
      </w:r>
      <w:r w:rsidR="00BA66C4" w:rsidRPr="005A42EE">
        <w:rPr>
          <w:rFonts w:ascii="Times New Roman" w:hAnsi="Times New Roman"/>
          <w:sz w:val="24"/>
          <w:szCs w:val="24"/>
          <w:lang w:val="en-GB"/>
        </w:rPr>
        <w:t xml:space="preserve">Statistics Norway </w:t>
      </w:r>
      <w:r w:rsidR="00991041" w:rsidRPr="005A42EE">
        <w:rPr>
          <w:rFonts w:ascii="Times New Roman" w:hAnsi="Times New Roman"/>
          <w:sz w:val="24"/>
          <w:szCs w:val="24"/>
          <w:lang w:val="en-GB"/>
        </w:rPr>
        <w:t>showed that d</w:t>
      </w:r>
      <w:r w:rsidR="00BA66C4" w:rsidRPr="005A42EE">
        <w:rPr>
          <w:rFonts w:ascii="Times New Roman" w:hAnsi="Times New Roman"/>
          <w:sz w:val="24"/>
          <w:szCs w:val="24"/>
          <w:lang w:val="en-GB"/>
        </w:rPr>
        <w:t xml:space="preserve">ifferences in </w:t>
      </w:r>
      <w:r w:rsidR="00182D1F" w:rsidRPr="005A42EE">
        <w:rPr>
          <w:rFonts w:ascii="Times New Roman" w:hAnsi="Times New Roman"/>
          <w:sz w:val="24"/>
          <w:szCs w:val="24"/>
          <w:lang w:val="en-GB"/>
        </w:rPr>
        <w:t xml:space="preserve">the </w:t>
      </w:r>
      <w:r w:rsidR="00BA66C4" w:rsidRPr="005A42EE">
        <w:rPr>
          <w:rFonts w:ascii="Times New Roman" w:hAnsi="Times New Roman"/>
          <w:sz w:val="24"/>
          <w:szCs w:val="24"/>
          <w:lang w:val="en-GB"/>
        </w:rPr>
        <w:t xml:space="preserve">rates of </w:t>
      </w:r>
      <w:r w:rsidR="00AA7FCB" w:rsidRPr="005A42EE">
        <w:rPr>
          <w:rFonts w:ascii="Times New Roman" w:hAnsi="Times New Roman"/>
          <w:sz w:val="24"/>
          <w:szCs w:val="24"/>
          <w:lang w:val="en-GB"/>
        </w:rPr>
        <w:t xml:space="preserve">occupational categories </w:t>
      </w:r>
      <w:r w:rsidR="00BA66C4" w:rsidRPr="005A42EE">
        <w:rPr>
          <w:rFonts w:ascii="Times New Roman" w:hAnsi="Times New Roman"/>
          <w:sz w:val="24"/>
          <w:szCs w:val="24"/>
          <w:lang w:val="en-GB"/>
        </w:rPr>
        <w:t xml:space="preserve">between the </w:t>
      </w:r>
      <w:r w:rsidR="00182D1F" w:rsidRPr="005A42EE">
        <w:rPr>
          <w:rFonts w:ascii="Times New Roman" w:hAnsi="Times New Roman"/>
          <w:sz w:val="24"/>
          <w:szCs w:val="24"/>
          <w:lang w:val="en-GB"/>
        </w:rPr>
        <w:t xml:space="preserve">parent </w:t>
      </w:r>
      <w:r w:rsidR="00BA66C4" w:rsidRPr="005A42EE">
        <w:rPr>
          <w:rFonts w:ascii="Times New Roman" w:hAnsi="Times New Roman"/>
          <w:sz w:val="24"/>
          <w:szCs w:val="24"/>
          <w:lang w:val="en-GB"/>
        </w:rPr>
        <w:t xml:space="preserve">sample and the parent population </w:t>
      </w:r>
      <w:r w:rsidR="00DE0DA0" w:rsidRPr="005A42EE">
        <w:rPr>
          <w:rFonts w:ascii="Times New Roman" w:hAnsi="Times New Roman"/>
          <w:sz w:val="24"/>
          <w:szCs w:val="24"/>
          <w:lang w:val="en-GB"/>
        </w:rPr>
        <w:t xml:space="preserve">in the </w:t>
      </w:r>
      <w:r w:rsidR="002A45D6" w:rsidRPr="005A42EE">
        <w:rPr>
          <w:rFonts w:ascii="Times New Roman" w:hAnsi="Times New Roman"/>
          <w:sz w:val="24"/>
          <w:szCs w:val="24"/>
          <w:lang w:val="en-GB"/>
        </w:rPr>
        <w:t>c</w:t>
      </w:r>
      <w:r w:rsidR="00DE0DA0" w:rsidRPr="005A42EE">
        <w:rPr>
          <w:rFonts w:ascii="Times New Roman" w:hAnsi="Times New Roman"/>
          <w:sz w:val="24"/>
          <w:szCs w:val="24"/>
          <w:lang w:val="en-GB"/>
        </w:rPr>
        <w:t xml:space="preserve">ity </w:t>
      </w:r>
      <w:r w:rsidR="00BA66C4" w:rsidRPr="005A42EE">
        <w:rPr>
          <w:rFonts w:ascii="Times New Roman" w:hAnsi="Times New Roman"/>
          <w:sz w:val="24"/>
          <w:szCs w:val="24"/>
          <w:lang w:val="en-GB"/>
        </w:rPr>
        <w:t>were negligible</w:t>
      </w:r>
      <w:r w:rsidR="00182D1F" w:rsidRPr="005A42EE">
        <w:rPr>
          <w:rFonts w:ascii="Times New Roman" w:hAnsi="Times New Roman"/>
          <w:sz w:val="24"/>
          <w:szCs w:val="24"/>
          <w:lang w:val="en-GB"/>
        </w:rPr>
        <w:t>,</w:t>
      </w:r>
      <w:r w:rsidR="00BA66C4" w:rsidRPr="005A42EE">
        <w:rPr>
          <w:rFonts w:ascii="Times New Roman" w:hAnsi="Times New Roman"/>
          <w:sz w:val="24"/>
          <w:szCs w:val="24"/>
          <w:lang w:val="en-GB"/>
        </w:rPr>
        <w:t xml:space="preserve"> and </w:t>
      </w:r>
      <w:r w:rsidR="00182D1F" w:rsidRPr="005A42EE">
        <w:rPr>
          <w:rFonts w:ascii="Times New Roman" w:hAnsi="Times New Roman"/>
          <w:sz w:val="24"/>
          <w:szCs w:val="24"/>
          <w:lang w:val="en-GB"/>
        </w:rPr>
        <w:t>did not</w:t>
      </w:r>
      <w:r w:rsidR="00BA66C4" w:rsidRPr="005A42EE">
        <w:rPr>
          <w:rFonts w:ascii="Times New Roman" w:hAnsi="Times New Roman"/>
          <w:sz w:val="24"/>
          <w:szCs w:val="24"/>
          <w:lang w:val="en-GB"/>
        </w:rPr>
        <w:t xml:space="preserve"> exceeded 3.6%.</w:t>
      </w:r>
    </w:p>
    <w:p w14:paraId="41E51064" w14:textId="67DE4528" w:rsidR="007B0B25" w:rsidRPr="005A42EE" w:rsidRDefault="007B0B25" w:rsidP="007B0B25">
      <w:pPr>
        <w:spacing w:line="480" w:lineRule="auto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5A42EE">
        <w:rPr>
          <w:rFonts w:ascii="Times New Roman" w:hAnsi="Times New Roman" w:cs="Times New Roman"/>
          <w:b/>
          <w:sz w:val="24"/>
          <w:szCs w:val="24"/>
          <w:lang w:val="en-GB"/>
        </w:rPr>
        <w:t>How often have they been followed up?</w:t>
      </w:r>
    </w:p>
    <w:p w14:paraId="550FF7FB" w14:textId="684476F6" w:rsidR="00A472A3" w:rsidRPr="005A42EE" w:rsidRDefault="006776A0" w:rsidP="0065049F">
      <w:pPr>
        <w:spacing w:line="48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Data have </w:t>
      </w:r>
      <w:r w:rsidR="00A472A3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been gathered biennially from the age of 4 to the age of 12, and the study is </w:t>
      </w:r>
      <w:r w:rsidR="00182D1F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currently </w:t>
      </w:r>
      <w:r w:rsidR="00A472A3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ongoing. The sixth wave of data collection </w:t>
      </w:r>
      <w:r w:rsidR="00101AA3" w:rsidRPr="005A42EE">
        <w:rPr>
          <w:rFonts w:ascii="Times New Roman" w:hAnsi="Times New Roman" w:cs="Times New Roman"/>
          <w:sz w:val="24"/>
          <w:szCs w:val="24"/>
          <w:lang w:val="en-GB"/>
        </w:rPr>
        <w:t>will be</w:t>
      </w:r>
      <w:r w:rsidR="00A472A3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conducted from August 2017 </w:t>
      </w:r>
      <w:r w:rsidR="00182D1F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o </w:t>
      </w:r>
      <w:r w:rsidR="00A472A3" w:rsidRPr="005A42EE">
        <w:rPr>
          <w:rFonts w:ascii="Times New Roman" w:hAnsi="Times New Roman" w:cs="Times New Roman"/>
          <w:sz w:val="24"/>
          <w:szCs w:val="24"/>
          <w:lang w:val="en-GB"/>
        </w:rPr>
        <w:t>June 2019</w:t>
      </w:r>
      <w:r w:rsidR="00174009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(age 14)</w:t>
      </w:r>
      <w:r w:rsidR="00A472A3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182D1F" w:rsidRPr="005A42EE">
        <w:rPr>
          <w:rFonts w:ascii="Times New Roman" w:hAnsi="Times New Roman" w:cs="Times New Roman"/>
          <w:sz w:val="24"/>
          <w:szCs w:val="24"/>
          <w:lang w:val="en-GB"/>
        </w:rPr>
        <w:t>For each</w:t>
      </w:r>
      <w:r w:rsidR="00101AA3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measurement point, children and one attending parent have come to the University clinic </w:t>
      </w:r>
      <w:r w:rsidR="009A215E" w:rsidRPr="005A42EE"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314B3A" w:rsidRPr="005A42EE">
        <w:rPr>
          <w:rFonts w:ascii="Times New Roman" w:hAnsi="Times New Roman" w:cs="Times New Roman"/>
          <w:sz w:val="24"/>
          <w:szCs w:val="24"/>
          <w:lang w:val="en-GB"/>
        </w:rPr>
        <w:t>4-5 hours</w:t>
      </w:r>
      <w:r w:rsidR="009A215E" w:rsidRPr="005A42EE">
        <w:rPr>
          <w:rFonts w:ascii="Times New Roman" w:hAnsi="Times New Roman" w:cs="Times New Roman"/>
          <w:sz w:val="24"/>
          <w:szCs w:val="24"/>
          <w:lang w:val="en-GB"/>
        </w:rPr>
        <w:t>)</w:t>
      </w:r>
      <w:r w:rsidR="00C1322E" w:rsidRPr="005A42EE">
        <w:rPr>
          <w:rFonts w:ascii="Times New Roman" w:hAnsi="Times New Roman" w:cs="Times New Roman"/>
          <w:sz w:val="24"/>
          <w:szCs w:val="24"/>
          <w:lang w:val="en-GB"/>
        </w:rPr>
        <w:t>, information has been obtained from day-care personnel/</w:t>
      </w:r>
      <w:r w:rsidR="002C69C4" w:rsidRPr="005A42EE">
        <w:rPr>
          <w:rFonts w:ascii="Times New Roman" w:hAnsi="Times New Roman" w:cs="Times New Roman"/>
          <w:sz w:val="24"/>
          <w:szCs w:val="24"/>
          <w:lang w:val="en-GB"/>
        </w:rPr>
        <w:t>teachers</w:t>
      </w:r>
      <w:r w:rsidR="00C1322E" w:rsidRPr="005A42EE">
        <w:rPr>
          <w:rFonts w:ascii="Times New Roman" w:hAnsi="Times New Roman" w:cs="Times New Roman"/>
          <w:sz w:val="24"/>
          <w:szCs w:val="24"/>
          <w:lang w:val="en-GB"/>
        </w:rPr>
        <w:t>, and the non-attending parent completed a questionnaire f</w:t>
      </w:r>
      <w:r w:rsidR="00B25520" w:rsidRPr="005A42EE">
        <w:rPr>
          <w:rFonts w:ascii="Times New Roman" w:hAnsi="Times New Roman" w:cs="Times New Roman"/>
          <w:sz w:val="24"/>
          <w:szCs w:val="24"/>
          <w:lang w:val="en-GB"/>
        </w:rPr>
        <w:t>rom the second wave of assessment onwards</w:t>
      </w:r>
      <w:r w:rsidR="001A28E4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314B3A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Families that have relocated to other parts of the country or </w:t>
      </w:r>
      <w:r w:rsidR="00314B3A" w:rsidRPr="005A42EE">
        <w:rPr>
          <w:rFonts w:ascii="Times New Roman" w:hAnsi="Times New Roman" w:cs="Times New Roman"/>
          <w:sz w:val="24"/>
          <w:szCs w:val="24"/>
          <w:lang w:val="en-GB"/>
        </w:rPr>
        <w:lastRenderedPageBreak/>
        <w:t xml:space="preserve">abroad are reimbursed for their travel and accommodation expenses. </w:t>
      </w:r>
      <w:r w:rsidR="00635C9F" w:rsidRPr="005A42EE">
        <w:rPr>
          <w:rFonts w:ascii="Times New Roman" w:hAnsi="Times New Roman" w:cs="Times New Roman"/>
          <w:sz w:val="24"/>
          <w:szCs w:val="24"/>
          <w:lang w:val="en-GB"/>
        </w:rPr>
        <w:t>As shown in Figure 1, the</w:t>
      </w:r>
      <w:r w:rsidR="001C2BF5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attrition rate is low</w:t>
      </w:r>
      <w:r w:rsidR="00B036D2" w:rsidRPr="005A42EE">
        <w:rPr>
          <w:rFonts w:ascii="Times New Roman" w:hAnsi="Times New Roman" w:cs="Times New Roman"/>
          <w:sz w:val="24"/>
          <w:szCs w:val="24"/>
          <w:lang w:val="en-GB"/>
        </w:rPr>
        <w:t>;</w:t>
      </w:r>
      <w:r w:rsidR="001C2BF5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ou</w:t>
      </w:r>
      <w:r w:rsidR="00635C9F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r analyses show very little selective attrition, as </w:t>
      </w:r>
      <w:r w:rsidR="009A215E" w:rsidRPr="005A42EE">
        <w:rPr>
          <w:rFonts w:ascii="Times New Roman" w:hAnsi="Times New Roman" w:cs="Times New Roman"/>
          <w:sz w:val="24"/>
          <w:szCs w:val="24"/>
          <w:lang w:val="en-GB"/>
        </w:rPr>
        <w:t>described in detail in several TESS papers</w:t>
      </w:r>
      <w:r w:rsidR="00065697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65697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WaWRkYWw8L0F1dGhvcj48WWVhcj4yMDE3PC9ZZWFyPjxS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</w:fldData>
        </w:fldChar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WaWRkYWw8L0F1dGhvcj48WWVhcj4yMDE3PC9ZZWFyPjxS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</w:fldData>
        </w:fldChar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065697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0311A6" w:rsidRPr="005A42EE">
        <w:rPr>
          <w:rFonts w:ascii="Times New Roman" w:hAnsi="Times New Roman" w:cs="Times New Roman"/>
          <w:noProof/>
          <w:sz w:val="24"/>
          <w:szCs w:val="24"/>
          <w:lang w:val="en-GB"/>
        </w:rPr>
        <w:t>(20-26)</w:t>
      </w:r>
      <w:r w:rsidR="00065697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2A2352" w:rsidRPr="005A42EE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9A215E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1C2BF5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More specifically, factors such as </w:t>
      </w:r>
      <w:r w:rsidR="00E956D3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gender, </w:t>
      </w:r>
      <w:r w:rsidR="00D651BE" w:rsidRPr="005A42EE">
        <w:rPr>
          <w:rFonts w:ascii="Times New Roman" w:hAnsi="Times New Roman" w:cs="Times New Roman"/>
          <w:sz w:val="24"/>
          <w:szCs w:val="24"/>
          <w:lang w:val="en-GB"/>
        </w:rPr>
        <w:t>attachment, soc</w:t>
      </w:r>
      <w:r w:rsidR="002533EC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ial skills, emotion regulation, </w:t>
      </w:r>
      <w:r w:rsidR="00CE5D39" w:rsidRPr="005A42EE">
        <w:rPr>
          <w:rFonts w:ascii="Times New Roman" w:hAnsi="Times New Roman" w:cs="Times New Roman"/>
          <w:sz w:val="24"/>
          <w:szCs w:val="24"/>
          <w:lang w:val="en-GB"/>
        </w:rPr>
        <w:t>behavioural</w:t>
      </w:r>
      <w:r w:rsidR="00D651BE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functioning, effortful control, parental </w:t>
      </w:r>
      <w:r w:rsidR="00E956D3" w:rsidRPr="005A42EE">
        <w:rPr>
          <w:rFonts w:ascii="Times New Roman" w:hAnsi="Times New Roman" w:cs="Times New Roman"/>
          <w:sz w:val="24"/>
          <w:szCs w:val="24"/>
          <w:lang w:val="en-GB"/>
        </w:rPr>
        <w:t>mental health</w:t>
      </w:r>
      <w:r w:rsidR="00D651BE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and</w:t>
      </w:r>
      <w:r w:rsidR="00E956D3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65697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socioeconomic status </w:t>
      </w:r>
      <w:r w:rsidR="001C2BF5" w:rsidRPr="005A42EE">
        <w:rPr>
          <w:rFonts w:ascii="Times New Roman" w:hAnsi="Times New Roman" w:cs="Times New Roman"/>
          <w:sz w:val="24"/>
          <w:szCs w:val="24"/>
          <w:lang w:val="en-GB"/>
        </w:rPr>
        <w:t>did not affect the level of attrition</w:t>
      </w:r>
      <w:r w:rsidR="00065697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65697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WaWRkYWw8L0F1dGhvcj48WWVhcj4yMDE3PC9ZZWFyPjxS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=
</w:fldData>
        </w:fldChar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WaWRkYWw8L0F1dGhvcj48WWVhcj4yMDE3PC9ZZWFyPjxS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=
</w:fldData>
        </w:fldChar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065697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0311A6" w:rsidRPr="005A42EE">
        <w:rPr>
          <w:rFonts w:ascii="Times New Roman" w:hAnsi="Times New Roman" w:cs="Times New Roman"/>
          <w:noProof/>
          <w:sz w:val="24"/>
          <w:szCs w:val="24"/>
          <w:lang w:val="en-GB"/>
        </w:rPr>
        <w:t>(20-24, 26)</w:t>
      </w:r>
      <w:r w:rsidR="00065697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1C2BF5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B036D2" w:rsidRPr="005A42EE">
        <w:rPr>
          <w:rFonts w:ascii="Times New Roman" w:hAnsi="Times New Roman" w:cs="Times New Roman"/>
          <w:sz w:val="24"/>
          <w:szCs w:val="24"/>
          <w:lang w:val="en-GB"/>
        </w:rPr>
        <w:t>However</w:t>
      </w:r>
      <w:r w:rsidR="001C2BF5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B25520" w:rsidRPr="005A42EE">
        <w:rPr>
          <w:rFonts w:ascii="Times New Roman" w:hAnsi="Times New Roman" w:cs="Times New Roman"/>
          <w:sz w:val="24"/>
          <w:szCs w:val="24"/>
          <w:lang w:val="en-GB"/>
        </w:rPr>
        <w:t>some</w:t>
      </w:r>
      <w:r w:rsidR="00BF54A5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factors </w:t>
      </w:r>
      <w:r w:rsidR="00B25520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do predict attrition, </w:t>
      </w:r>
      <w:r w:rsidR="00B036D2" w:rsidRPr="005A42EE">
        <w:rPr>
          <w:rFonts w:ascii="Times New Roman" w:hAnsi="Times New Roman" w:cs="Times New Roman"/>
          <w:sz w:val="24"/>
          <w:szCs w:val="24"/>
          <w:lang w:val="en-GB"/>
        </w:rPr>
        <w:t>such as</w:t>
      </w:r>
      <w:r w:rsidR="00B25520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014C5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word </w:t>
      </w:r>
      <w:r w:rsidR="00065697" w:rsidRPr="005A42EE">
        <w:rPr>
          <w:rFonts w:ascii="Times New Roman" w:hAnsi="Times New Roman" w:cs="Times New Roman"/>
          <w:sz w:val="24"/>
          <w:szCs w:val="24"/>
          <w:lang w:val="en-GB"/>
        </w:rPr>
        <w:t>comprehension</w:t>
      </w:r>
      <w:r w:rsidR="00BF54A5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65049F" w:rsidRPr="005A42EE">
        <w:rPr>
          <w:rFonts w:ascii="Times New Roman" w:hAnsi="Times New Roman" w:cs="Times New Roman"/>
          <w:sz w:val="24"/>
          <w:szCs w:val="24"/>
          <w:lang w:val="en-GB"/>
        </w:rPr>
        <w:t>teacher-rated social competence and children’s percentage of body fat</w:t>
      </w:r>
      <w:r w:rsidR="009B5D5B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65049F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but </w:t>
      </w:r>
      <w:r w:rsidR="00B036D2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his effect is only observed </w:t>
      </w:r>
      <w:r w:rsidR="0065049F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between </w:t>
      </w:r>
      <w:r w:rsidR="00B16B3C" w:rsidRPr="005A42EE">
        <w:rPr>
          <w:rFonts w:ascii="Times New Roman" w:hAnsi="Times New Roman" w:cs="Times New Roman"/>
          <w:sz w:val="24"/>
          <w:szCs w:val="24"/>
          <w:lang w:val="en-GB"/>
        </w:rPr>
        <w:t>certain</w:t>
      </w:r>
      <w:r w:rsidR="0065049F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time</w:t>
      </w:r>
      <w:r w:rsidR="00FB6399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points (e.g.</w:t>
      </w:r>
      <w:r w:rsidR="00B16B3C" w:rsidRPr="005A42EE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FB6399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from T1 to T</w:t>
      </w:r>
      <w:r w:rsidR="0065049F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2, but not from T1 </w:t>
      </w:r>
      <w:r w:rsidR="00FB6399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o </w:t>
      </w:r>
      <w:r w:rsidR="0065049F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3 and T4), and </w:t>
      </w:r>
      <w:r w:rsidR="009B5D5B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he combined effect of </w:t>
      </w:r>
      <w:r w:rsidR="00B25520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hese </w:t>
      </w:r>
      <w:r w:rsidR="009B5D5B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predictors of attrition </w:t>
      </w:r>
      <w:r w:rsidR="00B036D2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have </w:t>
      </w:r>
      <w:r w:rsidR="00B25520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been shown to be </w:t>
      </w:r>
      <w:r w:rsidR="009B5D5B" w:rsidRPr="005A42EE">
        <w:rPr>
          <w:rFonts w:ascii="Times New Roman" w:hAnsi="Times New Roman" w:cs="Times New Roman"/>
          <w:sz w:val="24"/>
          <w:szCs w:val="24"/>
          <w:lang w:val="en-GB"/>
        </w:rPr>
        <w:t>modest</w:t>
      </w:r>
      <w:r w:rsidR="0065049F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9B5D5B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WaWRkYWw8L0F1dGhvcj48WWVhcj4yMDE3PC9ZZWFyPjxS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</w:fldData>
        </w:fldChar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WaWRkYWw8L0F1dGhvcj48WWVhcj4yMDE3PC9ZZWFyPjxS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</w:fldData>
        </w:fldChar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9B5D5B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0311A6" w:rsidRPr="005A42EE">
        <w:rPr>
          <w:rFonts w:ascii="Times New Roman" w:hAnsi="Times New Roman" w:cs="Times New Roman"/>
          <w:noProof/>
          <w:sz w:val="24"/>
          <w:szCs w:val="24"/>
          <w:lang w:val="en-GB"/>
        </w:rPr>
        <w:t>(20, 27-29)</w:t>
      </w:r>
      <w:r w:rsidR="009B5D5B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65049F" w:rsidRPr="005A42EE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14:paraId="786ACA88" w14:textId="3A294B88" w:rsidR="009A6826" w:rsidRPr="005A42EE" w:rsidRDefault="009A6826" w:rsidP="00DC3A2C">
      <w:pPr>
        <w:spacing w:line="480" w:lineRule="auto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5A42EE">
        <w:rPr>
          <w:rFonts w:ascii="Times New Roman" w:hAnsi="Times New Roman" w:cs="Times New Roman"/>
          <w:b/>
          <w:sz w:val="24"/>
          <w:szCs w:val="24"/>
          <w:lang w:val="en-GB"/>
        </w:rPr>
        <w:t>What has been measured?</w:t>
      </w:r>
    </w:p>
    <w:p w14:paraId="30FB7F5A" w14:textId="760A2643" w:rsidR="007F69B4" w:rsidRPr="005A42EE" w:rsidRDefault="001C2BF5" w:rsidP="009A215E">
      <w:pPr>
        <w:spacing w:line="48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As noted above, to cover a </w:t>
      </w:r>
      <w:r w:rsidR="005979F8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substantial 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range of factors at the individual, </w:t>
      </w:r>
      <w:r w:rsidR="006265A3" w:rsidRPr="005A42EE">
        <w:rPr>
          <w:rFonts w:ascii="Times New Roman" w:hAnsi="Times New Roman" w:cs="Times New Roman"/>
          <w:sz w:val="24"/>
          <w:szCs w:val="24"/>
          <w:lang w:val="en-GB"/>
        </w:rPr>
        <w:t>interpersonal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="008E3FC2" w:rsidRPr="005A42EE">
        <w:rPr>
          <w:rFonts w:ascii="Times New Roman" w:hAnsi="Times New Roman" w:cs="Times New Roman"/>
          <w:sz w:val="24"/>
          <w:szCs w:val="24"/>
          <w:lang w:val="en-GB"/>
        </w:rPr>
        <w:t>community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level</w:t>
      </w:r>
      <w:r w:rsidR="00B16B3C" w:rsidRPr="005A42EE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FB6399" w:rsidRPr="005A42EE">
        <w:rPr>
          <w:rFonts w:ascii="Times New Roman" w:hAnsi="Times New Roman" w:cs="Times New Roman"/>
          <w:sz w:val="24"/>
          <w:szCs w:val="24"/>
          <w:lang w:val="en-GB"/>
        </w:rPr>
        <w:t>,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data </w:t>
      </w:r>
      <w:r w:rsidR="006776A0" w:rsidRPr="005A42EE">
        <w:rPr>
          <w:rFonts w:ascii="Times New Roman" w:hAnsi="Times New Roman" w:cs="Times New Roman"/>
          <w:sz w:val="24"/>
          <w:szCs w:val="24"/>
          <w:lang w:val="en-GB"/>
        </w:rPr>
        <w:t>have</w:t>
      </w:r>
      <w:r w:rsidR="005979F8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been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gathered </w:t>
      </w:r>
      <w:r w:rsidR="00BD43FB" w:rsidRPr="005A42EE">
        <w:rPr>
          <w:rFonts w:ascii="Times New Roman" w:hAnsi="Times New Roman" w:cs="Times New Roman"/>
          <w:sz w:val="24"/>
          <w:szCs w:val="24"/>
          <w:lang w:val="en-GB"/>
        </w:rPr>
        <w:t>from the participating child and the attending parent via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interviews, </w:t>
      </w:r>
      <w:r w:rsidR="00C90046" w:rsidRPr="005A42EE">
        <w:rPr>
          <w:rFonts w:ascii="Times New Roman" w:hAnsi="Times New Roman" w:cs="Times New Roman"/>
          <w:sz w:val="24"/>
          <w:szCs w:val="24"/>
          <w:lang w:val="en-GB"/>
        </w:rPr>
        <w:t>validated questionnaires</w:t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C90046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observations, </w:t>
      </w:r>
      <w:r w:rsidR="00BD43FB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and </w:t>
      </w:r>
      <w:r w:rsidR="00483511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objective measures and 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esting. </w:t>
      </w:r>
      <w:r w:rsidR="00C90046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For example, to capture symptoms of psychiatric disorders </w:t>
      </w:r>
      <w:r w:rsidR="000B759B" w:rsidRPr="005A42EE">
        <w:rPr>
          <w:rFonts w:ascii="Times New Roman" w:hAnsi="Times New Roman"/>
          <w:sz w:val="24"/>
          <w:szCs w:val="24"/>
          <w:lang w:val="en-US"/>
        </w:rPr>
        <w:t>t</w:t>
      </w:r>
      <w:r w:rsidR="00B00648" w:rsidRPr="005A42EE">
        <w:rPr>
          <w:rFonts w:ascii="Times New Roman" w:hAnsi="Times New Roman"/>
          <w:sz w:val="24"/>
          <w:szCs w:val="24"/>
          <w:lang w:val="en-US"/>
        </w:rPr>
        <w:t xml:space="preserve">he Preschool Age Psychiatric Assessment (PAPA) </w:t>
      </w:r>
      <w:r w:rsidR="008A708D" w:rsidRPr="005A42EE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0311A6" w:rsidRPr="005A42EE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Egger&lt;/Author&gt;&lt;Year&gt;2006&lt;/Year&gt;&lt;RecNum&gt;1586&lt;/RecNum&gt;&lt;DisplayText&gt;(30)&lt;/DisplayText&gt;&lt;record&gt;&lt;rec-number&gt;1586&lt;/rec-number&gt;&lt;foreign-keys&gt;&lt;key app="EN" db-id="5xas0psztvvt5jetzf0vap5hefp2vxsfaerv" timestamp="1337686151"&gt;1586&lt;/key&gt;&lt;/foreign-keys&gt;&lt;ref-type name="Journal Article"&gt;17&lt;/ref-type&gt;&lt;contributors&gt;&lt;authors&gt;&lt;author&gt;Egger, H. L.&lt;/author&gt;&lt;author&gt;Erkanli, A.&lt;/author&gt;&lt;author&gt;Keeler, G.&lt;/author&gt;&lt;author&gt;Potts, E.&lt;/author&gt;&lt;author&gt;Walter, B. K.&lt;/author&gt;&lt;author&gt;Angold, A.&lt;/author&gt;&lt;/authors&gt;&lt;/contributors&gt;&lt;titles&gt;&lt;title&gt;Test-retest reliability of the Preschool Age Psychiatric Assessment (PAPA)&lt;/title&gt;&lt;secondary-title&gt;Journal of the American Academy of Child and Adolescent Psychiatry&lt;/secondary-title&gt;&lt;/titles&gt;&lt;periodical&gt;&lt;full-title&gt;Journal of the American Academy of Child and Adolescent Psychiatry&lt;/full-title&gt;&lt;abbr-1&gt;J. Am. Acad. Child Adolesc. Psychiatry&lt;/abbr-1&gt;&lt;abbr-2&gt;J Am Acad Child Adolesc Psychiatry&lt;/abbr-2&gt;&lt;abbr-3&gt;Journal of the American Academy of Child &amp;amp; Adolescent Psychiatry&lt;/abbr-3&gt;&lt;/periodical&gt;&lt;pages&gt;538-549&lt;/pages&gt;&lt;volume&gt;45&lt;/volume&gt;&lt;number&gt;5&lt;/number&gt;&lt;dates&gt;&lt;year&gt;2006&lt;/year&gt;&lt;pub-dates&gt;&lt;date&gt;May&lt;/date&gt;&lt;/pub-dates&gt;&lt;/dates&gt;&lt;isbn&gt;0890-8567&lt;/isbn&gt;&lt;accession-num&gt;WOS:000237098400005&lt;/accession-num&gt;&lt;urls&gt;&lt;related-urls&gt;&lt;url&gt;&amp;lt;Go to ISI&amp;gt;://WOS:000237098400005&lt;/url&gt;&lt;/related-urls&gt;&lt;/urls&gt;&lt;electronic-resource-num&gt;10.1097/01.chi.0000205705.71194.b8&lt;/electronic-resource-num&gt;&lt;/record&gt;&lt;/Cite&gt;&lt;/EndNote&gt;</w:instrText>
      </w:r>
      <w:r w:rsidR="008A708D" w:rsidRPr="005A42EE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0311A6" w:rsidRPr="005A42EE">
        <w:rPr>
          <w:rFonts w:ascii="Times New Roman" w:hAnsi="Times New Roman"/>
          <w:noProof/>
          <w:sz w:val="24"/>
          <w:szCs w:val="24"/>
          <w:lang w:val="en-US"/>
        </w:rPr>
        <w:t>(30)</w:t>
      </w:r>
      <w:r w:rsidR="008A708D" w:rsidRPr="005A42EE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0B759B" w:rsidRPr="005A42EE">
        <w:rPr>
          <w:rFonts w:ascii="Times New Roman" w:hAnsi="Times New Roman"/>
          <w:sz w:val="24"/>
          <w:szCs w:val="24"/>
          <w:lang w:val="en-US"/>
        </w:rPr>
        <w:t xml:space="preserve"> and the </w:t>
      </w:r>
      <w:r w:rsidR="00C90046" w:rsidRPr="005A42EE">
        <w:rPr>
          <w:rFonts w:ascii="Times New Roman" w:hAnsi="Times New Roman"/>
          <w:sz w:val="24"/>
          <w:szCs w:val="24"/>
          <w:lang w:val="en-US"/>
        </w:rPr>
        <w:t xml:space="preserve">Child and Adolescent Psychiatric Assessment (CAPA) </w:t>
      </w:r>
      <w:r w:rsidR="00C90046" w:rsidRPr="005A42EE">
        <w:rPr>
          <w:rFonts w:ascii="Times New Roman" w:hAnsi="Times New Roman"/>
          <w:sz w:val="24"/>
          <w:szCs w:val="24"/>
        </w:rPr>
        <w:fldChar w:fldCharType="begin"/>
      </w:r>
      <w:r w:rsidR="000311A6" w:rsidRPr="005A42EE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Angold&lt;/Author&gt;&lt;Year&gt;2000&lt;/Year&gt;&lt;RecNum&gt;1911&lt;/RecNum&gt;&lt;DisplayText&gt;(31)&lt;/DisplayText&gt;&lt;record&gt;&lt;rec-number&gt;1911&lt;/rec-number&gt;&lt;foreign-keys&gt;&lt;key app="EN" db-id="5xas0psztvvt5jetzf0vap5hefp2vxsfaerv" timestamp="1366132281"&gt;1911&lt;/key&gt;&lt;/foreign-keys&gt;&lt;ref-type name="Journal Article"&gt;17&lt;/ref-type&gt;&lt;contributors&gt;&lt;authors&gt;&lt;author&gt;Angold, A.&lt;/author&gt;&lt;author&gt;Costello, E. J.&lt;/author&gt;&lt;/authors&gt;&lt;/contributors&gt;&lt;titles&gt;&lt;title&gt;The Child and Adolescent Psychiatric Assessment (CAPA)&lt;/title&gt;&lt;secondary-title&gt;Journal of the American Academy of Child and Adolescent Psychiatry&lt;/secondary-title&gt;&lt;/titles&gt;&lt;periodical&gt;&lt;full-title&gt;Journal of the American Academy of Child and Adolescent Psychiatry&lt;/full-title&gt;&lt;abbr-1&gt;J. Am. Acad. Child Adolesc. Psychiatry&lt;/abbr-1&gt;&lt;abbr-2&gt;J Am Acad Child Adolesc Psychiatry&lt;/abbr-2&gt;&lt;abbr-3&gt;Journal of the American Academy of Child &amp;amp; Adolescent Psychiatry&lt;/abbr-3&gt;&lt;/periodical&gt;&lt;pages&gt;39-48&lt;/pages&gt;&lt;volume&gt;39&lt;/volume&gt;&lt;number&gt;1&lt;/number&gt;&lt;dates&gt;&lt;year&gt;2000&lt;/year&gt;&lt;pub-dates&gt;&lt;date&gt;Jan&lt;/date&gt;&lt;/pub-dates&gt;&lt;/dates&gt;&lt;isbn&gt;0890-8567&lt;/isbn&gt;&lt;accession-num&gt;WOS:000084518400015&lt;/accession-num&gt;&lt;urls&gt;&lt;related-urls&gt;&lt;url&gt;&amp;lt;Go to ISI&amp;gt;://WOS:000084518400015&lt;/url&gt;&lt;/related-urls&gt;&lt;/urls&gt;&lt;electronic-resource-num&gt;10.1097/00004583-200001000-00015&lt;/electronic-resource-num&gt;&lt;/record&gt;&lt;/Cite&gt;&lt;/EndNote&gt;</w:instrText>
      </w:r>
      <w:r w:rsidR="00C90046" w:rsidRPr="005A42EE">
        <w:rPr>
          <w:rFonts w:ascii="Times New Roman" w:hAnsi="Times New Roman"/>
          <w:sz w:val="24"/>
          <w:szCs w:val="24"/>
        </w:rPr>
        <w:fldChar w:fldCharType="separate"/>
      </w:r>
      <w:r w:rsidR="000311A6" w:rsidRPr="005A42EE">
        <w:rPr>
          <w:rFonts w:ascii="Times New Roman" w:hAnsi="Times New Roman"/>
          <w:noProof/>
          <w:sz w:val="24"/>
          <w:szCs w:val="24"/>
          <w:lang w:val="en-US"/>
        </w:rPr>
        <w:t>(31)</w:t>
      </w:r>
      <w:r w:rsidR="00C90046" w:rsidRPr="005A42EE">
        <w:rPr>
          <w:rFonts w:ascii="Times New Roman" w:hAnsi="Times New Roman"/>
          <w:sz w:val="24"/>
          <w:szCs w:val="24"/>
        </w:rPr>
        <w:fldChar w:fldCharType="end"/>
      </w:r>
      <w:r w:rsidR="000B759B" w:rsidRPr="005A42EE">
        <w:rPr>
          <w:rFonts w:ascii="Times New Roman" w:hAnsi="Times New Roman"/>
          <w:sz w:val="24"/>
          <w:szCs w:val="24"/>
          <w:lang w:val="en-US"/>
        </w:rPr>
        <w:t xml:space="preserve"> have been applied</w:t>
      </w:r>
      <w:r w:rsidR="00C90046" w:rsidRPr="005A42EE">
        <w:rPr>
          <w:rFonts w:ascii="Times New Roman" w:hAnsi="Times New Roman"/>
          <w:sz w:val="24"/>
          <w:szCs w:val="24"/>
          <w:lang w:val="en-US"/>
        </w:rPr>
        <w:t xml:space="preserve">, </w:t>
      </w:r>
      <w:r w:rsidR="000B759B" w:rsidRPr="005A42EE">
        <w:rPr>
          <w:rFonts w:ascii="Times New Roman" w:hAnsi="Times New Roman"/>
          <w:sz w:val="24"/>
          <w:szCs w:val="24"/>
          <w:lang w:val="en-US"/>
        </w:rPr>
        <w:t>which are semi-</w:t>
      </w:r>
      <w:r w:rsidR="00B00648" w:rsidRPr="005A42EE">
        <w:rPr>
          <w:rFonts w:ascii="Times New Roman" w:hAnsi="Times New Roman"/>
          <w:sz w:val="24"/>
          <w:szCs w:val="24"/>
          <w:lang w:val="en-US"/>
        </w:rPr>
        <w:t xml:space="preserve">structured psychiatric </w:t>
      </w:r>
      <w:r w:rsidR="000B759B" w:rsidRPr="005A42EE">
        <w:rPr>
          <w:rFonts w:ascii="Times New Roman" w:hAnsi="Times New Roman"/>
          <w:sz w:val="24"/>
          <w:szCs w:val="24"/>
          <w:lang w:val="en-US"/>
        </w:rPr>
        <w:t>interviews for</w:t>
      </w:r>
      <w:r w:rsidR="00B00648" w:rsidRPr="005A42EE">
        <w:rPr>
          <w:rFonts w:ascii="Times New Roman" w:hAnsi="Times New Roman"/>
          <w:sz w:val="24"/>
          <w:szCs w:val="24"/>
          <w:lang w:val="en-US"/>
        </w:rPr>
        <w:t xml:space="preserve"> parents of preschool</w:t>
      </w:r>
      <w:r w:rsidR="005E3AA9" w:rsidRPr="005A42EE">
        <w:rPr>
          <w:rFonts w:ascii="Times New Roman" w:hAnsi="Times New Roman"/>
          <w:sz w:val="24"/>
          <w:szCs w:val="24"/>
          <w:lang w:val="en-US"/>
        </w:rPr>
        <w:t>ers</w:t>
      </w:r>
      <w:r w:rsidR="00B00648" w:rsidRPr="005A42EE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0B759B" w:rsidRPr="005A42EE">
        <w:rPr>
          <w:rFonts w:ascii="Times New Roman" w:hAnsi="Times New Roman"/>
          <w:sz w:val="24"/>
          <w:szCs w:val="24"/>
          <w:lang w:val="en-US"/>
        </w:rPr>
        <w:t xml:space="preserve">and parent- and child interviews for school aged children, respectively. </w:t>
      </w:r>
      <w:r w:rsidR="00375307" w:rsidRPr="005A42EE">
        <w:rPr>
          <w:rFonts w:ascii="Times New Roman" w:hAnsi="Times New Roman"/>
          <w:sz w:val="24"/>
          <w:szCs w:val="24"/>
          <w:lang w:val="en-US"/>
        </w:rPr>
        <w:t>Interviews ha</w:t>
      </w:r>
      <w:r w:rsidR="00483511" w:rsidRPr="005A42EE">
        <w:rPr>
          <w:rFonts w:ascii="Times New Roman" w:hAnsi="Times New Roman"/>
          <w:sz w:val="24"/>
          <w:szCs w:val="24"/>
          <w:lang w:val="en-US"/>
        </w:rPr>
        <w:t>ve</w:t>
      </w:r>
      <w:r w:rsidR="00375307" w:rsidRPr="005A42EE">
        <w:rPr>
          <w:rFonts w:ascii="Times New Roman" w:hAnsi="Times New Roman"/>
          <w:sz w:val="24"/>
          <w:szCs w:val="24"/>
          <w:lang w:val="en-US"/>
        </w:rPr>
        <w:t xml:space="preserve"> also been applied to capture </w:t>
      </w:r>
      <w:r w:rsidR="00892A52" w:rsidRPr="005A42EE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="00375307" w:rsidRPr="005A42EE">
        <w:rPr>
          <w:rFonts w:ascii="Times New Roman" w:hAnsi="Times New Roman"/>
          <w:sz w:val="24"/>
          <w:szCs w:val="24"/>
          <w:lang w:val="en-US"/>
        </w:rPr>
        <w:t xml:space="preserve">perceived relationship to parents and friends </w:t>
      </w:r>
      <w:r w:rsidR="00375307" w:rsidRPr="005A42EE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0311A6" w:rsidRPr="005A42EE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Measelle&lt;/Author&gt;&lt;Year&gt;1998&lt;/Year&gt;&lt;RecNum&gt;1923&lt;/RecNum&gt;&lt;DisplayText&gt;(32)&lt;/DisplayText&gt;&lt;record&gt;&lt;rec-number&gt;1923&lt;/rec-number&gt;&lt;foreign-keys&gt;&lt;key app="EN" db-id="5xas0psztvvt5jetzf0vap5hefp2vxsfaerv" timestamp="1366137771"&gt;1923&lt;/key&gt;&lt;/foreign-keys&gt;&lt;ref-type name="Journal Article"&gt;17&lt;/ref-type&gt;&lt;contributors&gt;&lt;authors&gt;&lt;author&gt;Measelle, J. R.&lt;/author&gt;&lt;author&gt;Ablow, J. C.&lt;/author&gt;&lt;author&gt;Cowan, P. A.&lt;/author&gt;&lt;author&gt;Cowan, C. P.&lt;/author&gt;&lt;/authors&gt;&lt;/contributors&gt;&lt;titles&gt;&lt;title&gt;Assessing young children&amp;apos;s views of their academic, social, and emotional lives: An evaluation of the self-perception scales of the Berkeley puppet interview&lt;/title&gt;&lt;secondary-title&gt;Child Development&lt;/secondary-title&gt;&lt;/titles&gt;&lt;periodical&gt;&lt;full-title&gt;Child Development&lt;/full-title&gt;&lt;abbr-1&gt;Child Dev.&lt;/abbr-1&gt;&lt;abbr-2&gt;Child Dev&lt;/abbr-2&gt;&lt;/periodical&gt;&lt;pages&gt;1556-1576&lt;/pages&gt;&lt;volume&gt;69&lt;/volume&gt;&lt;number&gt;6&lt;/number&gt;&lt;dates&gt;&lt;year&gt;1998&lt;/year&gt;&lt;pub-dates&gt;&lt;date&gt;Dec&lt;/date&gt;&lt;/pub-dates&gt;&lt;/dates&gt;&lt;isbn&gt;0009-3920&lt;/isbn&gt;&lt;accession-num&gt;WOS:000077928600007&lt;/accession-num&gt;&lt;urls&gt;&lt;related-urls&gt;&lt;url&gt;&amp;lt;Go to ISI&amp;gt;://WOS:000077928600007&lt;/url&gt;&lt;/related-urls&gt;&lt;/urls&gt;&lt;electronic-resource-num&gt;10.1111/j.1467-8624.1998.tb06177.x&lt;/electronic-resource-num&gt;&lt;/record&gt;&lt;/Cite&gt;&lt;/EndNote&gt;</w:instrText>
      </w:r>
      <w:r w:rsidR="00375307" w:rsidRPr="005A42EE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0311A6" w:rsidRPr="005A42EE">
        <w:rPr>
          <w:rFonts w:ascii="Times New Roman" w:hAnsi="Times New Roman"/>
          <w:noProof/>
          <w:sz w:val="24"/>
          <w:szCs w:val="24"/>
          <w:lang w:val="en-US"/>
        </w:rPr>
        <w:t>(32)</w:t>
      </w:r>
      <w:r w:rsidR="00375307" w:rsidRPr="005A42EE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892A52" w:rsidRPr="005A42EE">
        <w:rPr>
          <w:rFonts w:ascii="Times New Roman" w:hAnsi="Times New Roman"/>
          <w:sz w:val="24"/>
          <w:szCs w:val="24"/>
          <w:lang w:val="en-US"/>
        </w:rPr>
        <w:t>,</w:t>
      </w:r>
      <w:r w:rsidR="00375307" w:rsidRPr="005A42EE">
        <w:rPr>
          <w:rFonts w:ascii="Times New Roman" w:hAnsi="Times New Roman"/>
          <w:sz w:val="24"/>
          <w:szCs w:val="24"/>
          <w:lang w:val="en-US"/>
        </w:rPr>
        <w:t xml:space="preserve"> and a</w:t>
      </w:r>
      <w:r w:rsidR="000B759B" w:rsidRPr="005A42EE">
        <w:rPr>
          <w:rFonts w:ascii="Times New Roman" w:hAnsi="Times New Roman"/>
          <w:sz w:val="24"/>
          <w:szCs w:val="24"/>
          <w:lang w:val="en-US"/>
        </w:rPr>
        <w:t xml:space="preserve"> range of questionnaires have been </w:t>
      </w:r>
      <w:r w:rsidR="005E3AA9" w:rsidRPr="005A42EE">
        <w:rPr>
          <w:rFonts w:ascii="Times New Roman" w:hAnsi="Times New Roman"/>
          <w:sz w:val="24"/>
          <w:szCs w:val="24"/>
          <w:lang w:val="en-US"/>
        </w:rPr>
        <w:t>used</w:t>
      </w:r>
      <w:r w:rsidR="000B759B" w:rsidRPr="005A42EE">
        <w:rPr>
          <w:rFonts w:ascii="Times New Roman" w:hAnsi="Times New Roman"/>
          <w:sz w:val="24"/>
          <w:szCs w:val="24"/>
          <w:lang w:val="en-US"/>
        </w:rPr>
        <w:t xml:space="preserve"> to </w:t>
      </w:r>
      <w:r w:rsidR="00375307" w:rsidRPr="005A42EE">
        <w:rPr>
          <w:rFonts w:ascii="Times New Roman" w:hAnsi="Times New Roman"/>
          <w:sz w:val="24"/>
          <w:szCs w:val="24"/>
          <w:lang w:val="en-US"/>
        </w:rPr>
        <w:t xml:space="preserve">measure </w:t>
      </w:r>
      <w:r w:rsidR="000B759B" w:rsidRPr="005A42EE">
        <w:rPr>
          <w:rFonts w:ascii="Times New Roman" w:hAnsi="Times New Roman"/>
          <w:sz w:val="24"/>
          <w:szCs w:val="24"/>
          <w:lang w:val="en-US"/>
        </w:rPr>
        <w:t>psychosocial functioning (e.g.</w:t>
      </w:r>
      <w:r w:rsidR="00892A52" w:rsidRPr="005A42EE">
        <w:rPr>
          <w:rFonts w:ascii="Times New Roman" w:hAnsi="Times New Roman"/>
          <w:sz w:val="24"/>
          <w:szCs w:val="24"/>
          <w:lang w:val="en-US"/>
        </w:rPr>
        <w:t>,</w:t>
      </w:r>
      <w:r w:rsidR="000B759B" w:rsidRPr="005A42EE">
        <w:rPr>
          <w:rFonts w:ascii="Times New Roman" w:hAnsi="Times New Roman"/>
          <w:sz w:val="24"/>
          <w:szCs w:val="24"/>
          <w:lang w:val="en-US"/>
        </w:rPr>
        <w:t xml:space="preserve"> Self-esteem: Self Description Questionnaire </w:t>
      </w:r>
      <w:r w:rsidR="000471F7" w:rsidRPr="005A42EE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0311A6" w:rsidRPr="005A42EE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Marsh&lt;/Author&gt;&lt;Year&gt;1984&lt;/Year&gt;&lt;RecNum&gt;2635&lt;/RecNum&gt;&lt;DisplayText&gt;(33)&lt;/DisplayText&gt;&lt;record&gt;&lt;rec-number&gt;2635&lt;/rec-number&gt;&lt;foreign-keys&gt;&lt;key app="EN" db-id="5xas0psztvvt5jetzf0vap5hefp2vxsfaerv" timestamp="1421406280"&gt;2635&lt;/key&gt;&lt;/foreign-keys&gt;&lt;ref-type name="Journal Article"&gt;17&lt;/ref-type&gt;&lt;contributors&gt;&lt;authors&gt;&lt;author&gt;Marsh, H. W.&lt;/author&gt;&lt;author&gt;Barnes, J.&lt;/author&gt;&lt;author&gt;Cairns, L.&lt;/author&gt;&lt;author&gt;Tidman, M.&lt;/author&gt;&lt;/authors&gt;&lt;/contributors&gt;&lt;titles&gt;&lt;title&gt;Self-description questionnaire - age and sex effects in the structure and level of self-concept for preadolescent children &lt;/title&gt;&lt;secondary-title&gt;Journal of Educational Psychology&lt;/secondary-title&gt;&lt;/titles&gt;&lt;periodical&gt;&lt;full-title&gt;Journal of Educational Psychology&lt;/full-title&gt;&lt;abbr-1&gt;J. Educ. Psychol.&lt;/abbr-1&gt;&lt;abbr-2&gt;J Educ Psychol&lt;/abbr-2&gt;&lt;/periodical&gt;&lt;pages&gt;940-956&lt;/pages&gt;&lt;volume&gt;76&lt;/volume&gt;&lt;number&gt;5&lt;/number&gt;&lt;dates&gt;&lt;year&gt;1984&lt;/year&gt;&lt;pub-dates&gt;&lt;date&gt;1984&lt;/date&gt;&lt;/pub-dates&gt;&lt;/dates&gt;&lt;isbn&gt;0022-0663&lt;/isbn&gt;&lt;accession-num&gt;WOS:A1984TT57000018&lt;/accession-num&gt;&lt;urls&gt;&lt;related-urls&gt;&lt;url&gt;&amp;lt;Go to ISI&amp;gt;://WOS:A1984TT57000018&lt;/url&gt;&lt;/related-urls&gt;&lt;/urls&gt;&lt;electronic-resource-num&gt;10.1037//0022-0663.76.5.940&lt;/electronic-resource-num&gt;&lt;/record&gt;&lt;/Cite&gt;&lt;/EndNote&gt;</w:instrText>
      </w:r>
      <w:r w:rsidR="000471F7" w:rsidRPr="005A42EE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0311A6" w:rsidRPr="005A42EE">
        <w:rPr>
          <w:rFonts w:ascii="Times New Roman" w:hAnsi="Times New Roman"/>
          <w:noProof/>
          <w:sz w:val="24"/>
          <w:szCs w:val="24"/>
          <w:lang w:val="en-US"/>
        </w:rPr>
        <w:t>(33)</w:t>
      </w:r>
      <w:r w:rsidR="000471F7" w:rsidRPr="005A42EE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8A708D" w:rsidRPr="005A42EE">
        <w:rPr>
          <w:rFonts w:ascii="Times New Roman" w:hAnsi="Times New Roman"/>
          <w:sz w:val="24"/>
          <w:szCs w:val="24"/>
          <w:lang w:val="en-US"/>
        </w:rPr>
        <w:t>)</w:t>
      </w:r>
      <w:r w:rsidR="000B759B" w:rsidRPr="005A42EE">
        <w:rPr>
          <w:rFonts w:ascii="Times New Roman" w:hAnsi="Times New Roman"/>
          <w:sz w:val="24"/>
          <w:szCs w:val="24"/>
          <w:lang w:val="en-US"/>
        </w:rPr>
        <w:t xml:space="preserve"> and health behavior (e.g.</w:t>
      </w:r>
      <w:r w:rsidR="00892A52" w:rsidRPr="005A42EE">
        <w:rPr>
          <w:rFonts w:ascii="Times New Roman" w:hAnsi="Times New Roman"/>
          <w:sz w:val="24"/>
          <w:szCs w:val="24"/>
          <w:lang w:val="en-US"/>
        </w:rPr>
        <w:t>,</w:t>
      </w:r>
      <w:r w:rsidR="000B759B" w:rsidRPr="005A42EE">
        <w:rPr>
          <w:rFonts w:ascii="Times New Roman" w:hAnsi="Times New Roman"/>
          <w:sz w:val="24"/>
          <w:szCs w:val="24"/>
          <w:lang w:val="en-US"/>
        </w:rPr>
        <w:t xml:space="preserve"> eating: Children’s Eating Behavior Questionnaire (CEBQ) </w:t>
      </w:r>
      <w:r w:rsidR="000471F7" w:rsidRPr="005A42EE">
        <w:rPr>
          <w:rFonts w:ascii="Times New Roman" w:hAnsi="Times New Roman"/>
          <w:sz w:val="24"/>
          <w:szCs w:val="24"/>
          <w:lang w:val="en-US"/>
        </w:rPr>
        <w:fldChar w:fldCharType="begin">
          <w:fldData xml:space="preserve">PEVuZE5vdGU+PENpdGU+PEF1dGhvcj5XYXJkbGU8L0F1dGhvcj48WWVhcj4yMDAxPC9ZZWFyPjxS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</w:fldData>
        </w:fldChar>
      </w:r>
      <w:r w:rsidR="000311A6" w:rsidRPr="005A42EE">
        <w:rPr>
          <w:rFonts w:ascii="Times New Roman" w:hAnsi="Times New Roman"/>
          <w:sz w:val="24"/>
          <w:szCs w:val="24"/>
          <w:lang w:val="en-US"/>
        </w:rPr>
        <w:instrText xml:space="preserve"> ADDIN EN.CITE </w:instrText>
      </w:r>
      <w:r w:rsidR="000311A6" w:rsidRPr="005A42EE">
        <w:rPr>
          <w:rFonts w:ascii="Times New Roman" w:hAnsi="Times New Roman"/>
          <w:sz w:val="24"/>
          <w:szCs w:val="24"/>
          <w:lang w:val="en-US"/>
        </w:rPr>
        <w:fldChar w:fldCharType="begin">
          <w:fldData xml:space="preserve">PEVuZE5vdGU+PENpdGU+PEF1dGhvcj5XYXJkbGU8L0F1dGhvcj48WWVhcj4yMDAxPC9ZZWFyPjxS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</w:fldData>
        </w:fldChar>
      </w:r>
      <w:r w:rsidR="000311A6" w:rsidRPr="005A42EE">
        <w:rPr>
          <w:rFonts w:ascii="Times New Roman" w:hAnsi="Times New Roman"/>
          <w:sz w:val="24"/>
          <w:szCs w:val="24"/>
          <w:lang w:val="en-US"/>
        </w:rPr>
        <w:instrText xml:space="preserve"> ADDIN EN.CITE.DATA </w:instrText>
      </w:r>
      <w:r w:rsidR="000311A6" w:rsidRPr="005A42EE">
        <w:rPr>
          <w:rFonts w:ascii="Times New Roman" w:hAnsi="Times New Roman"/>
          <w:sz w:val="24"/>
          <w:szCs w:val="24"/>
          <w:lang w:val="en-US"/>
        </w:rPr>
      </w:r>
      <w:r w:rsidR="000311A6" w:rsidRPr="005A42EE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0471F7" w:rsidRPr="005A42EE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0311A6" w:rsidRPr="005A42EE">
        <w:rPr>
          <w:rFonts w:ascii="Times New Roman" w:hAnsi="Times New Roman"/>
          <w:noProof/>
          <w:sz w:val="24"/>
          <w:szCs w:val="24"/>
          <w:lang w:val="en-US"/>
        </w:rPr>
        <w:t>(34)</w:t>
      </w:r>
      <w:r w:rsidR="000471F7" w:rsidRPr="005A42EE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483511" w:rsidRPr="005A42EE">
        <w:rPr>
          <w:rFonts w:ascii="Times New Roman" w:hAnsi="Times New Roman"/>
          <w:sz w:val="24"/>
          <w:szCs w:val="24"/>
          <w:lang w:val="en-US"/>
        </w:rPr>
        <w:t>)</w:t>
      </w:r>
      <w:r w:rsidR="00B00CD4" w:rsidRPr="005A42EE">
        <w:rPr>
          <w:rFonts w:ascii="Times New Roman" w:hAnsi="Times New Roman"/>
          <w:sz w:val="24"/>
          <w:szCs w:val="24"/>
          <w:lang w:val="en-US"/>
        </w:rPr>
        <w:t xml:space="preserve">. We </w:t>
      </w:r>
      <w:r w:rsidR="00AD3768" w:rsidRPr="005A42EE">
        <w:rPr>
          <w:rFonts w:ascii="Times New Roman" w:hAnsi="Times New Roman"/>
          <w:sz w:val="24"/>
          <w:szCs w:val="24"/>
          <w:lang w:val="en-US"/>
        </w:rPr>
        <w:t xml:space="preserve">have included </w:t>
      </w:r>
      <w:r w:rsidR="005E3AA9" w:rsidRPr="005A42EE">
        <w:rPr>
          <w:rFonts w:ascii="Times New Roman" w:hAnsi="Times New Roman"/>
          <w:sz w:val="24"/>
          <w:szCs w:val="24"/>
          <w:lang w:val="en-US"/>
        </w:rPr>
        <w:t>objective measures such as actigraphy (Actigraph GT3X accelerometer) to assess physical activity and bioelectrical impedance (Tanita BC420MA) to assess body composition</w:t>
      </w:r>
      <w:r w:rsidR="00B00CD4" w:rsidRPr="005A42EE">
        <w:rPr>
          <w:rFonts w:ascii="Times New Roman" w:hAnsi="Times New Roman"/>
          <w:sz w:val="24"/>
          <w:szCs w:val="24"/>
          <w:lang w:val="en-US"/>
        </w:rPr>
        <w:t xml:space="preserve">, as well as observational measures </w:t>
      </w:r>
      <w:r w:rsidR="00375307" w:rsidRPr="005A42EE">
        <w:rPr>
          <w:rFonts w:ascii="Times New Roman" w:hAnsi="Times New Roman"/>
          <w:sz w:val="24"/>
          <w:szCs w:val="24"/>
          <w:lang w:val="en-US"/>
        </w:rPr>
        <w:t xml:space="preserve">and tests </w:t>
      </w:r>
      <w:r w:rsidR="00B00CD4" w:rsidRPr="005A42EE">
        <w:rPr>
          <w:rFonts w:ascii="Times New Roman" w:hAnsi="Times New Roman"/>
          <w:sz w:val="24"/>
          <w:szCs w:val="24"/>
          <w:lang w:val="en-US"/>
        </w:rPr>
        <w:t>to capture attachment (the MCAST</w:t>
      </w:r>
      <w:r w:rsidR="00D507C6" w:rsidRPr="005A42EE">
        <w:rPr>
          <w:rFonts w:ascii="Times New Roman" w:hAnsi="Times New Roman"/>
          <w:sz w:val="24"/>
          <w:szCs w:val="24"/>
          <w:lang w:val="en-US"/>
        </w:rPr>
        <w:t>)</w:t>
      </w:r>
      <w:r w:rsidR="004C36A3" w:rsidRPr="005A42EE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8A708D" w:rsidRPr="005A42EE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0311A6" w:rsidRPr="005A42EE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Green&lt;/Author&gt;&lt;Year&gt;2000&lt;/Year&gt;&lt;RecNum&gt;3840&lt;/RecNum&gt;&lt;DisplayText&gt;(35)&lt;/DisplayText&gt;&lt;record&gt;&lt;rec-number&gt;3840&lt;/rec-number&gt;&lt;foreign-keys&gt;&lt;key app="EN" db-id="5xas0psztvvt5jetzf0vap5hefp2vxsfaerv" timestamp="1518958264"&gt;3840&lt;/key&gt;&lt;/foreign-keys&gt;&lt;ref-type name="Journal Article"&gt;17&lt;/ref-type&gt;&lt;contributors&gt;&lt;authors&gt;&lt;author&gt;Green, J.&lt;/author&gt;&lt;author&gt;Stanley, C.&lt;/author&gt;&lt;author&gt;Smith, V.&lt;/author&gt;&lt;author&gt;Goldwyn, R.&lt;/author&gt;&lt;/authors&gt;&lt;/contributors&gt;&lt;auth-address&gt;Department of Child and Family Psychiatry, Booth Hall Children&amp;apos;s Hospital, Charlestown Road, Blackley, Manchester M9 7AA, UK. jonathan.green@man.ac.uk&lt;/auth-address&gt;&lt;titles&gt;&lt;title&gt;A new method of evaluating attachment representations in young school-age children: the Manchester Child Attachment Story Task&lt;/title&gt;&lt;secondary-title&gt;Attach Hum Dev&lt;/secondary-title&gt;&lt;alt-title&gt;Attachment &amp;amp; human development&lt;/alt-title&gt;&lt;/titles&gt;&lt;alt-periodical&gt;&lt;full-title&gt;Attachment &amp;amp; Human Development&lt;/full-title&gt;&lt;abbr-1&gt;Attach. Hum. Dev.&lt;/abbr-1&gt;&lt;/alt-periodical&gt;&lt;pages&gt;48-70&lt;/pages&gt;&lt;volume&gt;2&lt;/volume&gt;&lt;number&gt;1&lt;/number&gt;&lt;edition&gt;2001/11/16&lt;/edition&gt;&lt;keywords&gt;&lt;keyword&gt;Child&lt;/keyword&gt;&lt;keyword&gt;Child, Preschool&lt;/keyword&gt;&lt;keyword&gt;Female&lt;/keyword&gt;&lt;keyword&gt;Humans&lt;/keyword&gt;&lt;keyword&gt;Infant&lt;/keyword&gt;&lt;keyword&gt;Male&lt;/keyword&gt;&lt;keyword&gt;*Object Attachment&lt;/keyword&gt;&lt;keyword&gt;*Personality Assessment/statistics &amp;amp; numerical data&lt;/keyword&gt;&lt;keyword&gt;Personality Development&lt;/keyword&gt;&lt;keyword&gt;Play and Playthings&lt;/keyword&gt;&lt;keyword&gt;*Projective Techniques/statistics &amp;amp; numerical data&lt;/keyword&gt;&lt;keyword&gt;Psychometrics&lt;/keyword&gt;&lt;keyword&gt;Reproducibility of Results&lt;/keyword&gt;&lt;/keywords&gt;&lt;dates&gt;&lt;year&gt;2000&lt;/year&gt;&lt;pub-dates&gt;&lt;date&gt;Apr&lt;/date&gt;&lt;/pub-dates&gt;&lt;/dates&gt;&lt;isbn&gt;1461-6734 (Print)&amp;#xD;1461-6734&lt;/isbn&gt;&lt;accession-num&gt;11707892&lt;/accession-num&gt;&lt;urls&gt;&lt;/urls&gt;&lt;electronic-resource-num&gt;10.1080/146167300361318&lt;/electronic-resource-num&gt;&lt;remote-database-provider&gt;NLM&lt;/remote-database-provider&gt;&lt;language&gt;eng&lt;/language&gt;&lt;/record&gt;&lt;/Cite&gt;&lt;/EndNote&gt;</w:instrText>
      </w:r>
      <w:r w:rsidR="008A708D" w:rsidRPr="005A42EE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0311A6" w:rsidRPr="005A42EE">
        <w:rPr>
          <w:rFonts w:ascii="Times New Roman" w:hAnsi="Times New Roman"/>
          <w:noProof/>
          <w:sz w:val="24"/>
          <w:szCs w:val="24"/>
          <w:lang w:val="en-US"/>
        </w:rPr>
        <w:t>(35)</w:t>
      </w:r>
      <w:r w:rsidR="008A708D" w:rsidRPr="005A42EE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6C3F54" w:rsidRPr="005A42EE">
        <w:rPr>
          <w:rFonts w:ascii="Times New Roman" w:hAnsi="Times New Roman"/>
          <w:sz w:val="24"/>
          <w:szCs w:val="24"/>
          <w:lang w:val="en-US"/>
        </w:rPr>
        <w:t>,</w:t>
      </w:r>
      <w:r w:rsidR="0074554C" w:rsidRPr="005A42EE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8A708D" w:rsidRPr="005A42EE">
        <w:rPr>
          <w:rFonts w:ascii="Times New Roman" w:hAnsi="Times New Roman"/>
          <w:sz w:val="24"/>
          <w:szCs w:val="24"/>
          <w:lang w:val="en-US"/>
        </w:rPr>
        <w:t>executive functioning (</w:t>
      </w:r>
      <w:r w:rsidR="002B7202" w:rsidRPr="005A42EE">
        <w:rPr>
          <w:rFonts w:ascii="Times New Roman" w:hAnsi="Times New Roman"/>
          <w:sz w:val="24"/>
          <w:szCs w:val="24"/>
          <w:lang w:val="en-US"/>
        </w:rPr>
        <w:t>e.g., A</w:t>
      </w:r>
      <w:r w:rsidR="008A708D" w:rsidRPr="005A42EE">
        <w:rPr>
          <w:rFonts w:ascii="Times New Roman" w:hAnsi="Times New Roman"/>
          <w:sz w:val="24"/>
          <w:szCs w:val="24"/>
          <w:lang w:val="en-US"/>
        </w:rPr>
        <w:t xml:space="preserve"> Developmental Neuropsychological Assessment (NEPSY) </w:t>
      </w:r>
      <w:r w:rsidR="008A708D" w:rsidRPr="005A42EE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0311A6" w:rsidRPr="005A42EE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Korkman&lt;/Author&gt;&lt;Year&gt;1998&lt;/Year&gt;&lt;RecNum&gt;3535&lt;/RecNum&gt;&lt;DisplayText&gt;(36)&lt;/DisplayText&gt;&lt;record&gt;&lt;rec-number&gt;3535&lt;/rec-number&gt;&lt;foreign-keys&gt;&lt;key app="EN" db-id="5xas0psztvvt5jetzf0vap5hefp2vxsfaerv" timestamp="1492453279"&gt;3535&lt;/key&gt;&lt;/foreign-keys&gt;&lt;ref-type name="Book"&gt;6&lt;/ref-type&gt;&lt;contributors&gt;&lt;authors&gt;&lt;author&gt;Korkman, M.&lt;/author&gt;&lt;author&gt;Kirk, U.&lt;/author&gt;&lt;author&gt;Kemp, S.&lt;/author&gt;&lt;/authors&gt;&lt;/contributors&gt;&lt;titles&gt;&lt;title&gt;NEPSY: a developmental neuropsychological assessment&lt;/title&gt;&lt;/titles&gt;&lt;dates&gt;&lt;year&gt;1998&lt;/year&gt;&lt;/dates&gt;&lt;pub-location&gt;San Antonio, TX&lt;/pub-location&gt;&lt;publisher&gt;The Psychological Corp.&lt;/publisher&gt;&lt;urls&gt;&lt;/urls&gt;&lt;/record&gt;&lt;/Cite&gt;&lt;/EndNote&gt;</w:instrText>
      </w:r>
      <w:r w:rsidR="008A708D" w:rsidRPr="005A42EE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0311A6" w:rsidRPr="005A42EE">
        <w:rPr>
          <w:rFonts w:ascii="Times New Roman" w:hAnsi="Times New Roman"/>
          <w:noProof/>
          <w:sz w:val="24"/>
          <w:szCs w:val="24"/>
          <w:lang w:val="en-US"/>
        </w:rPr>
        <w:t>(36)</w:t>
      </w:r>
      <w:r w:rsidR="008A708D" w:rsidRPr="005A42EE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8A708D" w:rsidRPr="005A42EE">
        <w:rPr>
          <w:rFonts w:ascii="Times New Roman" w:hAnsi="Times New Roman"/>
          <w:sz w:val="24"/>
          <w:szCs w:val="24"/>
          <w:lang w:val="en-US"/>
        </w:rPr>
        <w:t xml:space="preserve">; </w:t>
      </w:r>
      <w:r w:rsidR="008A708D" w:rsidRPr="005A42EE">
        <w:rPr>
          <w:rFonts w:ascii="Times New Roman" w:hAnsi="Times New Roman"/>
          <w:sz w:val="24"/>
          <w:szCs w:val="24"/>
          <w:lang w:val="en-US"/>
        </w:rPr>
        <w:lastRenderedPageBreak/>
        <w:t xml:space="preserve">CANTAB® neuropsychological test battery </w:t>
      </w:r>
      <w:r w:rsidR="008A708D" w:rsidRPr="005A42EE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0311A6" w:rsidRPr="005A42EE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 ExcludeAuth="1"&gt;&lt;Author&gt;Cognition&lt;/Author&gt;&lt;Year&gt;2017&lt;/Year&gt;&lt;RecNum&gt;3910&lt;/RecNum&gt;&lt;DisplayText&gt;(37)&lt;/DisplayText&gt;&lt;record&gt;&lt;rec-number&gt;3910&lt;/rec-number&gt;&lt;foreign-keys&gt;&lt;key app="EN" db-id="5xas0psztvvt5jetzf0vap5hefp2vxsfaerv" timestamp="1518962648"&gt;3910&lt;/key&gt;&lt;/foreign-keys&gt;&lt;ref-type name="Computer Program"&gt;9&lt;/ref-type&gt;&lt;contributors&gt;&lt;authors&gt;&lt;author&gt;Cambridge Cognition &lt;/author&gt;&lt;/authors&gt;&lt;/contributors&gt;&lt;titles&gt;&lt;title&gt;CANTAB® [Cognitive assessment software]&lt;/title&gt;&lt;/titles&gt;&lt;pages&gt;All rights reserved&lt;/pages&gt;&lt;dates&gt;&lt;year&gt;2017&lt;/year&gt;&lt;/dates&gt;&lt;urls&gt;&lt;related-urls&gt;&lt;url&gt;.www.cantab.com&lt;/url&gt;&lt;/related-urls&gt;&lt;/urls&gt;&lt;/record&gt;&lt;/Cite&gt;&lt;/EndNote&gt;</w:instrText>
      </w:r>
      <w:r w:rsidR="008A708D" w:rsidRPr="005A42EE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0311A6" w:rsidRPr="005A42EE">
        <w:rPr>
          <w:rFonts w:ascii="Times New Roman" w:hAnsi="Times New Roman"/>
          <w:noProof/>
          <w:sz w:val="24"/>
          <w:szCs w:val="24"/>
          <w:lang w:val="en-US"/>
        </w:rPr>
        <w:t>(37)</w:t>
      </w:r>
      <w:r w:rsidR="008A708D" w:rsidRPr="005A42EE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8A708D" w:rsidRPr="005A42EE">
        <w:rPr>
          <w:rFonts w:ascii="Times New Roman" w:hAnsi="Times New Roman"/>
          <w:sz w:val="24"/>
          <w:szCs w:val="24"/>
          <w:lang w:val="en-US"/>
        </w:rPr>
        <w:t>)</w:t>
      </w:r>
      <w:r w:rsidR="002B7202" w:rsidRPr="005A42EE">
        <w:rPr>
          <w:rFonts w:ascii="Times New Roman" w:hAnsi="Times New Roman"/>
          <w:sz w:val="24"/>
          <w:szCs w:val="24"/>
          <w:lang w:val="en-US"/>
        </w:rPr>
        <w:t>,</w:t>
      </w:r>
      <w:r w:rsidR="008C2AE3" w:rsidRPr="005A42EE">
        <w:rPr>
          <w:rFonts w:ascii="Times New Roman" w:hAnsi="Times New Roman"/>
          <w:sz w:val="24"/>
          <w:szCs w:val="24"/>
          <w:lang w:val="en-US"/>
        </w:rPr>
        <w:t xml:space="preserve"> and</w:t>
      </w:r>
      <w:r w:rsidR="00D507C6" w:rsidRPr="005A42EE">
        <w:rPr>
          <w:rFonts w:ascii="Times New Roman" w:hAnsi="Times New Roman"/>
          <w:sz w:val="24"/>
          <w:szCs w:val="24"/>
          <w:lang w:val="en-US"/>
        </w:rPr>
        <w:t xml:space="preserve"> emotion comprehension (the</w:t>
      </w:r>
      <w:r w:rsidR="008C2AE3" w:rsidRPr="005A42EE">
        <w:rPr>
          <w:rFonts w:ascii="Times New Roman" w:hAnsi="Times New Roman"/>
          <w:sz w:val="24"/>
          <w:szCs w:val="24"/>
          <w:lang w:val="en-US"/>
        </w:rPr>
        <w:t xml:space="preserve"> Test of Emotion Comprehension </w:t>
      </w:r>
      <w:r w:rsidR="00D507C6" w:rsidRPr="005A42EE">
        <w:rPr>
          <w:rFonts w:ascii="Times New Roman" w:hAnsi="Times New Roman"/>
          <w:sz w:val="24"/>
          <w:szCs w:val="24"/>
          <w:lang w:val="en-US"/>
        </w:rPr>
        <w:t xml:space="preserve">TEC) </w:t>
      </w:r>
      <w:r w:rsidR="008A708D" w:rsidRPr="005A42EE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0311A6" w:rsidRPr="005A42EE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Pons&lt;/Author&gt;&lt;Year&gt;2005&lt;/Year&gt;&lt;RecNum&gt;3842&lt;/RecNum&gt;&lt;DisplayText&gt;(38)&lt;/DisplayText&gt;&lt;record&gt;&lt;rec-number&gt;3842&lt;/rec-number&gt;&lt;foreign-keys&gt;&lt;key app="EN" db-id="5xas0psztvvt5jetzf0vap5hefp2vxsfaerv" timestamp="1518959274"&gt;3842&lt;/key&gt;&lt;/foreign-keys&gt;&lt;ref-type name="Journal Article"&gt;17&lt;/ref-type&gt;&lt;contributors&gt;&lt;authors&gt;&lt;author&gt;Pons, F.&lt;/author&gt;&lt;author&gt;Harris, P. L.&lt;/author&gt;&lt;/authors&gt;&lt;/contributors&gt;&lt;titles&gt;&lt;title&gt;Longitudinal change and longitudinal stability of individual differences in children&amp;apos;s emotion understanding&lt;/title&gt;&lt;secondary-title&gt;Cognition &amp;amp; Emotion&lt;/secondary-title&gt;&lt;/titles&gt;&lt;periodical&gt;&lt;full-title&gt;Cognition &amp;amp; Emotion&lt;/full-title&gt;&lt;/periodical&gt;&lt;pages&gt;1158-1174&lt;/pages&gt;&lt;volume&gt;19&lt;/volume&gt;&lt;number&gt;8&lt;/number&gt;&lt;dates&gt;&lt;year&gt;2005&lt;/year&gt;&lt;pub-dates&gt;&lt;date&gt;Dec&lt;/date&gt;&lt;/pub-dates&gt;&lt;/dates&gt;&lt;isbn&gt;0269-9931&lt;/isbn&gt;&lt;accession-num&gt;WOS:000234253700003&lt;/accession-num&gt;&lt;urls&gt;&lt;related-urls&gt;&lt;url&gt;&amp;lt;Go to ISI&amp;gt;://WOS:000234253700003&lt;/url&gt;&lt;/related-urls&gt;&lt;/urls&gt;&lt;electronic-resource-num&gt;10.1080/02699930500282108&lt;/electronic-resource-num&gt;&lt;/record&gt;&lt;/Cite&gt;&lt;/EndNote&gt;</w:instrText>
      </w:r>
      <w:r w:rsidR="008A708D" w:rsidRPr="005A42EE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0311A6" w:rsidRPr="005A42EE">
        <w:rPr>
          <w:rFonts w:ascii="Times New Roman" w:hAnsi="Times New Roman"/>
          <w:noProof/>
          <w:sz w:val="24"/>
          <w:szCs w:val="24"/>
          <w:lang w:val="en-US"/>
        </w:rPr>
        <w:t>(38)</w:t>
      </w:r>
      <w:r w:rsidR="008A708D" w:rsidRPr="005A42EE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8C2AE3" w:rsidRPr="005A42EE">
        <w:rPr>
          <w:rFonts w:ascii="Times New Roman" w:hAnsi="Times New Roman"/>
          <w:sz w:val="24"/>
          <w:szCs w:val="24"/>
          <w:lang w:val="en-US"/>
        </w:rPr>
        <w:t>)</w:t>
      </w:r>
      <w:r w:rsidR="00375307" w:rsidRPr="005A42EE">
        <w:rPr>
          <w:rFonts w:ascii="Times New Roman" w:hAnsi="Times New Roman"/>
          <w:sz w:val="24"/>
          <w:szCs w:val="24"/>
          <w:lang w:val="en-US"/>
        </w:rPr>
        <w:t>.</w:t>
      </w:r>
      <w:r w:rsidR="008C2AE3" w:rsidRPr="005A42EE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74554C" w:rsidRPr="005A42EE">
        <w:rPr>
          <w:rFonts w:ascii="Times New Roman" w:hAnsi="Times New Roman"/>
          <w:sz w:val="24"/>
          <w:szCs w:val="24"/>
          <w:lang w:val="en-US"/>
        </w:rPr>
        <w:t xml:space="preserve">Genetic information was </w:t>
      </w:r>
      <w:r w:rsidR="00E84F01" w:rsidRPr="005A42EE">
        <w:rPr>
          <w:rFonts w:ascii="Times New Roman" w:hAnsi="Times New Roman"/>
          <w:sz w:val="24"/>
          <w:szCs w:val="24"/>
          <w:lang w:val="en-US"/>
        </w:rPr>
        <w:t xml:space="preserve">also </w:t>
      </w:r>
      <w:r w:rsidR="0074554C" w:rsidRPr="005A42EE">
        <w:rPr>
          <w:rFonts w:ascii="Times New Roman" w:hAnsi="Times New Roman"/>
          <w:sz w:val="24"/>
          <w:szCs w:val="24"/>
          <w:lang w:val="en-US"/>
        </w:rPr>
        <w:t xml:space="preserve">gathered by collecting two </w:t>
      </w:r>
      <w:r w:rsidR="00E84F01" w:rsidRPr="005A42EE">
        <w:rPr>
          <w:rFonts w:ascii="Times New Roman" w:hAnsi="Times New Roman"/>
          <w:sz w:val="24"/>
          <w:szCs w:val="24"/>
          <w:lang w:val="en-US"/>
        </w:rPr>
        <w:t>millilitres</w:t>
      </w:r>
      <w:r w:rsidR="0074554C" w:rsidRPr="005A42EE">
        <w:rPr>
          <w:rFonts w:ascii="Times New Roman" w:hAnsi="Times New Roman"/>
          <w:sz w:val="24"/>
          <w:szCs w:val="24"/>
          <w:lang w:val="en-US"/>
        </w:rPr>
        <w:t xml:space="preserve"> of saliva using the Oragene DNA saliva kit (DNA Genotek, Ottawa, Ontario, United States of America)</w:t>
      </w:r>
      <w:r w:rsidR="0019497D" w:rsidRPr="005A42EE">
        <w:rPr>
          <w:rFonts w:ascii="Times New Roman" w:hAnsi="Times New Roman"/>
          <w:sz w:val="24"/>
          <w:szCs w:val="24"/>
          <w:lang w:val="en-US"/>
        </w:rPr>
        <w:t>.</w:t>
      </w:r>
      <w:r w:rsidR="0074554C" w:rsidRPr="005A42EE">
        <w:rPr>
          <w:rFonts w:ascii="Times New Roman" w:hAnsi="Times New Roman"/>
          <w:sz w:val="24"/>
          <w:szCs w:val="24"/>
          <w:lang w:val="en-US"/>
        </w:rPr>
        <w:t xml:space="preserve"> Genetic loci of interest were sent to Illumina for generation of a Custom Oligo Assay Pool (OPA)</w:t>
      </w:r>
      <w:r w:rsidR="0019497D" w:rsidRPr="005A42EE">
        <w:rPr>
          <w:rFonts w:ascii="Times New Roman" w:hAnsi="Times New Roman"/>
          <w:sz w:val="24"/>
          <w:szCs w:val="24"/>
          <w:lang w:val="en-US"/>
        </w:rPr>
        <w:t xml:space="preserve"> and g</w:t>
      </w:r>
      <w:r w:rsidR="0074554C" w:rsidRPr="005A42EE">
        <w:rPr>
          <w:rFonts w:ascii="Times New Roman" w:hAnsi="Times New Roman"/>
          <w:sz w:val="24"/>
          <w:szCs w:val="24"/>
          <w:lang w:val="en-US"/>
        </w:rPr>
        <w:t>enotyping was performed at th</w:t>
      </w:r>
      <w:r w:rsidR="00E84F01" w:rsidRPr="005A42EE">
        <w:rPr>
          <w:rFonts w:ascii="Times New Roman" w:hAnsi="Times New Roman"/>
          <w:sz w:val="24"/>
          <w:szCs w:val="24"/>
          <w:lang w:val="en-US"/>
        </w:rPr>
        <w:t>e NTNU Genomics Core Facility with</w:t>
      </w:r>
      <w:r w:rsidR="0074554C" w:rsidRPr="005A42EE">
        <w:rPr>
          <w:rFonts w:ascii="Times New Roman" w:hAnsi="Times New Roman"/>
          <w:sz w:val="24"/>
          <w:szCs w:val="24"/>
          <w:lang w:val="en-US"/>
        </w:rPr>
        <w:t xml:space="preserve"> Illumina GoldenGate Genotyping Universal-32 assays, following </w:t>
      </w:r>
      <w:r w:rsidR="00E84F01" w:rsidRPr="005A42EE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="0074554C" w:rsidRPr="005A42EE">
        <w:rPr>
          <w:rFonts w:ascii="Times New Roman" w:hAnsi="Times New Roman"/>
          <w:sz w:val="24"/>
          <w:szCs w:val="24"/>
          <w:lang w:val="en-US"/>
        </w:rPr>
        <w:t>manufacturer's protocol.</w:t>
      </w:r>
      <w:r w:rsidR="00AD3768" w:rsidRPr="005A42EE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We also </w:t>
      </w:r>
      <w:r w:rsidR="00E84F01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have 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access to </w:t>
      </w:r>
      <w:r w:rsidR="009A215E" w:rsidRPr="005A42EE">
        <w:rPr>
          <w:rFonts w:ascii="Times New Roman" w:hAnsi="Times New Roman" w:cs="Times New Roman"/>
          <w:sz w:val="24"/>
          <w:szCs w:val="24"/>
          <w:lang w:val="en-GB"/>
        </w:rPr>
        <w:t>register information on the child and parents (e.g.</w:t>
      </w:r>
      <w:r w:rsidR="005979F8" w:rsidRPr="005A42EE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9A215E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children: grades, scores on national and city</w:t>
      </w:r>
      <w:r w:rsidR="00B16B3C" w:rsidRPr="005A42EE">
        <w:rPr>
          <w:rFonts w:ascii="Times New Roman" w:hAnsi="Times New Roman" w:cs="Times New Roman"/>
          <w:sz w:val="24"/>
          <w:szCs w:val="24"/>
          <w:lang w:val="en-GB"/>
        </w:rPr>
        <w:t>-</w:t>
      </w:r>
      <w:r w:rsidR="009A215E" w:rsidRPr="005A42EE">
        <w:rPr>
          <w:rFonts w:ascii="Times New Roman" w:hAnsi="Times New Roman" w:cs="Times New Roman"/>
          <w:sz w:val="24"/>
          <w:szCs w:val="24"/>
          <w:lang w:val="en-GB"/>
        </w:rPr>
        <w:t>wi</w:t>
      </w:r>
      <w:r w:rsidR="00B16B3C" w:rsidRPr="005A42EE">
        <w:rPr>
          <w:rFonts w:ascii="Times New Roman" w:hAnsi="Times New Roman" w:cs="Times New Roman"/>
          <w:sz w:val="24"/>
          <w:szCs w:val="24"/>
          <w:lang w:val="en-GB"/>
        </w:rPr>
        <w:t>d</w:t>
      </w:r>
      <w:r w:rsidR="009A215E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e school tests, student absenteeism; parents: income, social security benefits, </w:t>
      </w:r>
      <w:r w:rsidR="00E84F01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and </w:t>
      </w:r>
      <w:r w:rsidR="009A215E" w:rsidRPr="005A42EE">
        <w:rPr>
          <w:rFonts w:ascii="Times New Roman" w:hAnsi="Times New Roman" w:cs="Times New Roman"/>
          <w:sz w:val="24"/>
          <w:szCs w:val="24"/>
          <w:lang w:val="en-GB"/>
        </w:rPr>
        <w:t>convictions).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A description of </w:t>
      </w:r>
      <w:r w:rsidR="00FB6399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E84F01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primary 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measures applied at the </w:t>
      </w:r>
      <w:r w:rsidR="00174009" w:rsidRPr="005A42EE">
        <w:rPr>
          <w:rFonts w:ascii="Times New Roman" w:hAnsi="Times New Roman" w:cs="Times New Roman"/>
          <w:sz w:val="24"/>
          <w:szCs w:val="24"/>
          <w:lang w:val="en-GB"/>
        </w:rPr>
        <w:t>six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measurement points are displayed in Table 2.</w:t>
      </w:r>
    </w:p>
    <w:p w14:paraId="3B6C1206" w14:textId="0D89A3E1" w:rsidR="007F69B4" w:rsidRPr="005A42EE" w:rsidRDefault="007F69B4" w:rsidP="007F69B4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  <w:lang w:val="en-GB"/>
        </w:rPr>
      </w:pPr>
      <w:r w:rsidRPr="005A42EE">
        <w:rPr>
          <w:rFonts w:ascii="Times New Roman" w:hAnsi="Times New Roman" w:cs="Times New Roman"/>
          <w:sz w:val="24"/>
          <w:szCs w:val="24"/>
          <w:lang w:val="en-GB"/>
        </w:rPr>
        <w:t>Table 2 here</w:t>
      </w:r>
    </w:p>
    <w:p w14:paraId="5D438602" w14:textId="1069ED27" w:rsidR="009A5F18" w:rsidRPr="005A42EE" w:rsidRDefault="00FB6399" w:rsidP="009A215E">
      <w:pPr>
        <w:spacing w:line="480" w:lineRule="auto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5A42EE">
        <w:rPr>
          <w:rFonts w:ascii="Times New Roman" w:hAnsi="Times New Roman" w:cs="Times New Roman"/>
          <w:sz w:val="24"/>
          <w:szCs w:val="24"/>
          <w:lang w:val="en-GB"/>
        </w:rPr>
        <w:t>W</w:t>
      </w:r>
      <w:r w:rsidR="001C2BF5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e have aimed to </w:t>
      </w:r>
      <w:r w:rsidR="000F0646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capture the same factors and </w:t>
      </w:r>
      <w:r w:rsidR="00EA20DB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o </w:t>
      </w:r>
      <w:r w:rsidR="001C2BF5" w:rsidRPr="005A42EE">
        <w:rPr>
          <w:rFonts w:ascii="Times New Roman" w:hAnsi="Times New Roman" w:cs="Times New Roman"/>
          <w:sz w:val="24"/>
          <w:szCs w:val="24"/>
          <w:lang w:val="en-GB"/>
        </w:rPr>
        <w:t>appl</w:t>
      </w:r>
      <w:r w:rsidR="00EA20DB" w:rsidRPr="005A42EE">
        <w:rPr>
          <w:rFonts w:ascii="Times New Roman" w:hAnsi="Times New Roman" w:cs="Times New Roman"/>
          <w:sz w:val="24"/>
          <w:szCs w:val="24"/>
          <w:lang w:val="en-GB"/>
        </w:rPr>
        <w:t>y</w:t>
      </w:r>
      <w:r w:rsidR="001C2BF5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the same measures at </w:t>
      </w:r>
      <w:r w:rsidR="000F0646" w:rsidRPr="005A42EE">
        <w:rPr>
          <w:rFonts w:ascii="Times New Roman" w:hAnsi="Times New Roman" w:cs="Times New Roman"/>
          <w:sz w:val="24"/>
          <w:szCs w:val="24"/>
          <w:lang w:val="en-GB"/>
        </w:rPr>
        <w:t>all</w:t>
      </w:r>
      <w:r w:rsidR="001C2BF5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assessment </w:t>
      </w:r>
      <w:r w:rsidR="00EA20DB" w:rsidRPr="005A42EE">
        <w:rPr>
          <w:rFonts w:ascii="Times New Roman" w:hAnsi="Times New Roman" w:cs="Times New Roman"/>
          <w:sz w:val="24"/>
          <w:szCs w:val="24"/>
          <w:lang w:val="en-GB"/>
        </w:rPr>
        <w:t>points; however, when necessary, we</w:t>
      </w:r>
      <w:r w:rsidR="005979F8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have introduced developmentally appropriate </w:t>
      </w:r>
      <w:r w:rsidR="001C2BF5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adaptations </w:t>
      </w:r>
      <w:r w:rsidR="005979F8" w:rsidRPr="005A42EE">
        <w:rPr>
          <w:rFonts w:ascii="Times New Roman" w:hAnsi="Times New Roman" w:cs="Times New Roman"/>
          <w:sz w:val="24"/>
          <w:szCs w:val="24"/>
          <w:lang w:val="en-GB"/>
        </w:rPr>
        <w:t>to the assessments.</w:t>
      </w:r>
    </w:p>
    <w:p w14:paraId="33E8C914" w14:textId="147FE07A" w:rsidR="009A6826" w:rsidRPr="005A42EE" w:rsidRDefault="009A6826" w:rsidP="00DC3A2C">
      <w:pPr>
        <w:spacing w:line="480" w:lineRule="auto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5A42EE">
        <w:rPr>
          <w:rFonts w:ascii="Times New Roman" w:hAnsi="Times New Roman" w:cs="Times New Roman"/>
          <w:b/>
          <w:sz w:val="24"/>
          <w:szCs w:val="24"/>
          <w:lang w:val="en-GB"/>
        </w:rPr>
        <w:t>What has it found? Key findings and publications</w:t>
      </w:r>
    </w:p>
    <w:p w14:paraId="01A1F1E5" w14:textId="4ABBB5CD" w:rsidR="00174009" w:rsidRPr="005A42EE" w:rsidRDefault="00C248A7" w:rsidP="00DC3A2C">
      <w:pPr>
        <w:spacing w:line="48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he TESS research group has </w:t>
      </w:r>
      <w:r w:rsidR="00963575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hus </w:t>
      </w:r>
      <w:r w:rsidR="002C0C17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far 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published more </w:t>
      </w:r>
      <w:r w:rsidR="00174009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han </w:t>
      </w:r>
      <w:r w:rsidR="003E2F23" w:rsidRPr="005A42EE">
        <w:rPr>
          <w:rFonts w:ascii="Times New Roman" w:hAnsi="Times New Roman" w:cs="Times New Roman"/>
          <w:sz w:val="24"/>
          <w:szCs w:val="24"/>
          <w:lang w:val="en-GB"/>
        </w:rPr>
        <w:t>40</w:t>
      </w:r>
      <w:r w:rsidR="00174009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papers. </w:t>
      </w:r>
      <w:r w:rsidR="00E47E28" w:rsidRPr="005A42EE">
        <w:rPr>
          <w:rFonts w:ascii="Times New Roman" w:hAnsi="Times New Roman" w:cs="Times New Roman"/>
          <w:sz w:val="24"/>
          <w:szCs w:val="24"/>
          <w:lang w:val="en-GB"/>
        </w:rPr>
        <w:t>Some</w:t>
      </w:r>
      <w:r w:rsidR="00174009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key findings from each of the three main areas of research (i.e.</w:t>
      </w:r>
      <w:r w:rsidR="00F34E86" w:rsidRPr="005A42EE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174009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B16B3C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174009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aims of TESS) </w:t>
      </w:r>
      <w:r w:rsidR="00FB6399" w:rsidRPr="005A42EE">
        <w:rPr>
          <w:rFonts w:ascii="Times New Roman" w:hAnsi="Times New Roman" w:cs="Times New Roman"/>
          <w:sz w:val="24"/>
          <w:szCs w:val="24"/>
          <w:lang w:val="en-GB"/>
        </w:rPr>
        <w:t>are presented here</w:t>
      </w:r>
      <w:r w:rsidR="00174009" w:rsidRPr="005A42EE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14:paraId="1A3F6C07" w14:textId="5839C50E" w:rsidR="00E47E28" w:rsidRPr="005A42EE" w:rsidRDefault="007924F6" w:rsidP="00DC3A2C">
      <w:pPr>
        <w:spacing w:line="480" w:lineRule="auto"/>
        <w:rPr>
          <w:rFonts w:ascii="Times New Roman" w:hAnsi="Times New Roman" w:cs="Times New Roman"/>
          <w:i/>
          <w:sz w:val="24"/>
          <w:szCs w:val="24"/>
          <w:lang w:val="en-GB"/>
        </w:rPr>
      </w:pPr>
      <w:r w:rsidRPr="005A42EE">
        <w:rPr>
          <w:rFonts w:ascii="Times New Roman" w:hAnsi="Times New Roman" w:cs="Times New Roman"/>
          <w:i/>
          <w:sz w:val="24"/>
          <w:szCs w:val="24"/>
          <w:lang w:val="en-GB"/>
        </w:rPr>
        <w:t>Psychiatric symptoms and disorders</w:t>
      </w:r>
      <w:r w:rsidR="00E47E28" w:rsidRPr="005A42EE">
        <w:rPr>
          <w:rFonts w:ascii="Times New Roman" w:hAnsi="Times New Roman" w:cs="Times New Roman"/>
          <w:i/>
          <w:sz w:val="24"/>
          <w:szCs w:val="24"/>
          <w:lang w:val="en-GB"/>
        </w:rPr>
        <w:t xml:space="preserve"> in childhood</w:t>
      </w:r>
    </w:p>
    <w:p w14:paraId="390EEB11" w14:textId="4A45A1AB" w:rsidR="0077096B" w:rsidRPr="005A42EE" w:rsidRDefault="008C0F88" w:rsidP="00B257E2">
      <w:pPr>
        <w:spacing w:line="48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Being the first study to assess psychopathology </w:t>
      </w:r>
      <w:r w:rsidR="0067220D" w:rsidRPr="005A42EE">
        <w:rPr>
          <w:rFonts w:ascii="Times New Roman" w:hAnsi="Times New Roman" w:cs="Times New Roman"/>
          <w:sz w:val="24"/>
          <w:szCs w:val="24"/>
          <w:lang w:val="en-GB"/>
        </w:rPr>
        <w:t>according to the DSM system</w:t>
      </w:r>
      <w:r w:rsidR="0024015A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24015A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American Psychiatric Association&lt;/Author&gt;&lt;Year&gt;1994&lt;/Year&gt;&lt;RecNum&gt;3770&lt;/RecNum&gt;&lt;DisplayText&gt;(39)&lt;/DisplayText&gt;&lt;record&gt;&lt;rec-number&gt;3770&lt;/rec-number&gt;&lt;foreign-keys&gt;&lt;key app="EN" db-id="5xas0psztvvt5jetzf0vap5hefp2vxsfaerv" timestamp="1514899087"&gt;3770&lt;/key&gt;&lt;/foreign-keys&gt;&lt;ref-type name="Book"&gt;6&lt;/ref-type&gt;&lt;contributors&gt;&lt;authors&gt;&lt;author&gt;American Psychiatric Association,&lt;/author&gt;&lt;/authors&gt;&lt;/contributors&gt;&lt;titles&gt;&lt;title&gt;Diagnostic and statistical manual of mental disorders: DSM-IV&lt;/title&gt;&lt;/titles&gt;&lt;pages&gt;886&lt;/pages&gt;&lt;edition&gt;4th&lt;/edition&gt;&lt;keywords&gt;&lt;keyword&gt;Mental illness Classification.&lt;/keyword&gt;&lt;keyword&gt;Mental illness Diagnosis.&lt;/keyword&gt;&lt;keyword&gt;Mental Disorders classification.&lt;/keyword&gt;&lt;keyword&gt;Mental Disorders diagnosis.&lt;/keyword&gt;&lt;/keywords&gt;&lt;dates&gt;&lt;year&gt;1994&lt;/year&gt;&lt;/dates&gt;&lt;pub-location&gt;Washington, DC&lt;/pub-location&gt;&lt;publisher&gt;American Psychiatric Association&lt;/publisher&gt;&lt;isbn&gt;0890420610 (hard alk. paper)&amp;#xD;0890420629 (paper alk. paper)&lt;/isbn&gt;&lt;accession-num&gt;3667204&lt;/accession-num&gt;&lt;call-num&gt;LSF - Request for delivery to any Yale Library RC455.2 C4 D54 1994&amp;#xD;LSF - Request for delivery to any Yale Library RC455.2 C4 D54 1994 (LC)&amp;#xD;Bass Library, Stacks RC455.2 C4 D54 1994 (LC)&amp;#xD;MEDICAL, Reference (Non-Circulating) RC455.2 C4 D54 1994&amp;#xD;MEDICAL RC455.2 C4 D54 1994&amp;#xD;MEDICAL RC455.2.C4 D54 1994&lt;/call-num&gt;&lt;urls&gt;&lt;/urls&gt;&lt;/record&gt;&lt;/Cite&gt;&lt;/EndNote&gt;</w:instrText>
      </w:r>
      <w:r w:rsidR="0024015A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0311A6" w:rsidRPr="005A42EE">
        <w:rPr>
          <w:rFonts w:ascii="Times New Roman" w:hAnsi="Times New Roman" w:cs="Times New Roman"/>
          <w:noProof/>
          <w:sz w:val="24"/>
          <w:szCs w:val="24"/>
          <w:lang w:val="en-GB"/>
        </w:rPr>
        <w:t>(39)</w:t>
      </w:r>
      <w:r w:rsidR="0024015A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24015A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>in a general population sample of young children</w:t>
      </w:r>
      <w:r w:rsidR="00B8031F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outside the US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>, we found the prevalence rate of psychiatric disorders to be</w:t>
      </w:r>
      <w:r w:rsidR="002C0C17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7% 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Wichstrøm&lt;/Author&gt;&lt;Year&gt;2012&lt;/Year&gt;&lt;RecNum&gt;1686&lt;/RecNum&gt;&lt;DisplayText&gt;(40)&lt;/DisplayText&gt;&lt;record&gt;&lt;rec-number&gt;1686&lt;/rec-number&gt;&lt;foreign-keys&gt;&lt;key app="EN" db-id="5xas0psztvvt5jetzf0vap5hefp2vxsfaerv" timestamp="1340192760"&gt;1686&lt;/key&gt;&lt;/foreign-keys&gt;&lt;ref-type name="Journal Article"&gt;17&lt;/ref-type&gt;&lt;contributors&gt;&lt;authors&gt;&lt;author&gt;Wichstrøm, L.&lt;/author&gt;&lt;author&gt;Berg-Nielsen, T. S.&lt;/author&gt;&lt;author&gt;Angold, A.&lt;/author&gt;&lt;author&gt;Egger, H. L.&lt;/author&gt;&lt;author&gt;Solheim, E.&lt;/author&gt;&lt;author&gt;Sveen, T. H.&lt;/author&gt;&lt;/authors&gt;&lt;/contributors&gt;&lt;titles&gt;&lt;title&gt;Prevalence of psychiatric disorders in preschoolers&lt;/title&gt;&lt;secondary-title&gt;Journal of Child Psychology and Psychiatry&lt;/secondary-title&gt;&lt;/titles&gt;&lt;periodical&gt;&lt;full-title&gt;Journal of Child Psychology and Psychiatry&lt;/full-title&gt;&lt;/periodical&gt;&lt;pages&gt;695-705&lt;/pages&gt;&lt;volume&gt;53&lt;/volume&gt;&lt;number&gt;6&lt;/number&gt;&lt;dates&gt;&lt;year&gt;2012&lt;/year&gt;&lt;pub-dates&gt;&lt;date&gt;Jun&lt;/date&gt;&lt;/pub-dates&gt;&lt;/dates&gt;&lt;isbn&gt;0021-9630&lt;/isbn&gt;&lt;accession-num&gt;WOS:000304087900011&lt;/accession-num&gt;&lt;urls&gt;&lt;related-urls&gt;&lt;url&gt;&amp;lt;Go to ISI&amp;gt;://WOS:000304087900011&lt;/url&gt;&lt;/related-urls&gt;&lt;/urls&gt;&lt;electronic-resource-num&gt;10.1111/j.1469-7610.2011.02514.x&lt;/electronic-resource-num&gt;&lt;/record&gt;&lt;/Cite&gt;&lt;/EndNote&gt;</w:instrTex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0311A6" w:rsidRPr="005A42EE">
        <w:rPr>
          <w:rFonts w:ascii="Times New Roman" w:hAnsi="Times New Roman" w:cs="Times New Roman"/>
          <w:noProof/>
          <w:sz w:val="24"/>
          <w:szCs w:val="24"/>
          <w:lang w:val="en-GB"/>
        </w:rPr>
        <w:t>(40)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24015A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354391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which is 2-4 times lower compared to US studies </w:t>
      </w:r>
      <w:r w:rsidR="00354391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FZ2dlcjwvQXV0aG9yPjxZZWFyPjIwMDY8L1llYXI+PFJl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</w:fldData>
        </w:fldChar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FZ2dlcjwvQXV0aG9yPjxZZWFyPjIwMDY8L1llYXI+PFJl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</w:fldData>
        </w:fldChar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354391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0311A6" w:rsidRPr="005A42EE">
        <w:rPr>
          <w:rFonts w:ascii="Times New Roman" w:hAnsi="Times New Roman" w:cs="Times New Roman"/>
          <w:noProof/>
          <w:sz w:val="24"/>
          <w:szCs w:val="24"/>
          <w:lang w:val="en-GB"/>
        </w:rPr>
        <w:t>(3, 41)</w:t>
      </w:r>
      <w:r w:rsidR="00354391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AC0D2D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59631B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Children whose parents did not live together or who had low </w:t>
      </w:r>
      <w:r w:rsidR="007924F6" w:rsidRPr="005A42EE">
        <w:rPr>
          <w:rFonts w:ascii="Times New Roman" w:hAnsi="Times New Roman" w:cs="Times New Roman"/>
          <w:sz w:val="24"/>
          <w:szCs w:val="24"/>
          <w:lang w:val="en-GB"/>
        </w:rPr>
        <w:t>SES</w:t>
      </w:r>
      <w:r w:rsidR="0059631B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were at increased risk for emotional and </w:t>
      </w:r>
      <w:r w:rsidR="00CE5D39" w:rsidRPr="005A42EE">
        <w:rPr>
          <w:rFonts w:ascii="Times New Roman" w:hAnsi="Times New Roman" w:cs="Times New Roman"/>
          <w:sz w:val="24"/>
          <w:szCs w:val="24"/>
          <w:lang w:val="en-GB"/>
        </w:rPr>
        <w:t>behavioural</w:t>
      </w:r>
      <w:r w:rsidR="0059631B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disorders</w:t>
      </w:r>
      <w:r w:rsidR="00B16B3C" w:rsidRPr="005A42EE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59631B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and comorbidity was the norm</w:t>
      </w:r>
      <w:r w:rsidR="007924F6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: Children who had one psychiatric diagnosis were more likely </w:t>
      </w:r>
      <w:r w:rsidR="002F38E3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han not to have </w:t>
      </w:r>
      <w:r w:rsidR="00963575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an additional </w:t>
      </w:r>
      <w:r w:rsidR="002F38E3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emotional or </w:t>
      </w:r>
      <w:r w:rsidR="00CE5D39" w:rsidRPr="005A42EE">
        <w:rPr>
          <w:rFonts w:ascii="Times New Roman" w:hAnsi="Times New Roman" w:cs="Times New Roman"/>
          <w:sz w:val="24"/>
          <w:szCs w:val="24"/>
          <w:lang w:val="en-GB"/>
        </w:rPr>
        <w:lastRenderedPageBreak/>
        <w:t>behavioural</w:t>
      </w:r>
      <w:r w:rsidR="002F38E3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disorder.</w:t>
      </w:r>
      <w:r w:rsidR="007924F6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Built on these </w:t>
      </w:r>
      <w:r w:rsidR="00963575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initial </w:t>
      </w:r>
      <w:r w:rsidR="007924F6" w:rsidRPr="005A42EE">
        <w:rPr>
          <w:rFonts w:ascii="Times New Roman" w:hAnsi="Times New Roman" w:cs="Times New Roman"/>
          <w:sz w:val="24"/>
          <w:szCs w:val="24"/>
          <w:lang w:val="en-GB"/>
        </w:rPr>
        <w:t>findings, several TESS papers have examined predictors of mental health problems</w:t>
      </w:r>
      <w:r w:rsidR="002F38E3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from preschool to school age</w:t>
      </w:r>
      <w:r w:rsidR="005154F8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963575" w:rsidRPr="005A42EE">
        <w:rPr>
          <w:rFonts w:ascii="Times New Roman" w:hAnsi="Times New Roman" w:cs="Times New Roman"/>
          <w:sz w:val="24"/>
          <w:szCs w:val="24"/>
          <w:lang w:val="en-GB"/>
        </w:rPr>
        <w:t>and have shown</w:t>
      </w:r>
      <w:r w:rsidR="00C31EE4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924F6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hat </w:t>
      </w:r>
      <w:r w:rsidR="00C661F1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both </w:t>
      </w:r>
      <w:r w:rsidR="00747B8A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7924F6" w:rsidRPr="005A42EE">
        <w:rPr>
          <w:rFonts w:ascii="Times New Roman" w:hAnsi="Times New Roman" w:cs="Times New Roman"/>
          <w:sz w:val="24"/>
          <w:szCs w:val="24"/>
          <w:lang w:val="en-GB"/>
        </w:rPr>
        <w:t>child</w:t>
      </w:r>
      <w:r w:rsidR="00747B8A" w:rsidRPr="005A42EE">
        <w:rPr>
          <w:rFonts w:ascii="Times New Roman" w:hAnsi="Times New Roman" w:cs="Times New Roman"/>
          <w:sz w:val="24"/>
          <w:szCs w:val="24"/>
          <w:lang w:val="en-GB"/>
        </w:rPr>
        <w:t>’s</w:t>
      </w:r>
      <w:r w:rsidR="007924F6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temperamental negative affect</w:t>
      </w:r>
      <w:r w:rsidR="002A2352" w:rsidRPr="005A42EE">
        <w:rPr>
          <w:rFonts w:ascii="Times New Roman" w:hAnsi="Times New Roman" w:cs="Times New Roman"/>
          <w:sz w:val="24"/>
          <w:szCs w:val="24"/>
          <w:lang w:val="en-GB"/>
        </w:rPr>
        <w:t>ivity</w:t>
      </w:r>
      <w:r w:rsidR="007924F6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and parental depression predicted increased depressive symptoms from age</w:t>
      </w:r>
      <w:r w:rsidR="00747B8A" w:rsidRPr="005A42EE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7924F6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4 to 6, whereas social skills protected against </w:t>
      </w:r>
      <w:r w:rsidR="00594B43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symptoms of </w:t>
      </w:r>
      <w:r w:rsidR="007924F6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depression at age 6 </w:t>
      </w:r>
      <w:r w:rsidR="002F38E3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Reinfjell&lt;/Author&gt;&lt;Year&gt;2016&lt;/Year&gt;&lt;RecNum&gt;3347&lt;/RecNum&gt;&lt;DisplayText&gt;(29)&lt;/DisplayText&gt;&lt;record&gt;&lt;rec-number&gt;3347&lt;/rec-number&gt;&lt;foreign-keys&gt;&lt;key app="EN" db-id="5xas0psztvvt5jetzf0vap5hefp2vxsfaerv" timestamp="1485351711"&gt;3347&lt;/key&gt;&lt;/foreign-keys&gt;&lt;ref-type name="Journal Article"&gt;17&lt;/ref-type&gt;&lt;contributors&gt;&lt;authors&gt;&lt;author&gt;Reinfjell, T.&lt;/author&gt;&lt;author&gt;Karstad, S. B.&lt;/author&gt;&lt;author&gt;Berg-Nielsen, T. S.&lt;/author&gt;&lt;author&gt;Luby, J. L.&lt;/author&gt;&lt;author&gt;Wichstrom, L.&lt;/author&gt;&lt;/authors&gt;&lt;/contributors&gt;&lt;titles&gt;&lt;title&gt;Predictors of change in depressive symptoms from preschool to first grade&lt;/title&gt;&lt;secondary-title&gt;Development and Psychopathology&lt;/secondary-title&gt;&lt;/titles&gt;&lt;periodical&gt;&lt;full-title&gt;Development and Psychopathology&lt;/full-title&gt;&lt;abbr-1&gt;Dev. Psychopathol.&lt;/abbr-1&gt;&lt;abbr-2&gt;Dev Psychopathol&lt;/abbr-2&gt;&lt;abbr-3&gt;Development &amp;amp; Psychopathology&lt;/abbr-3&gt;&lt;/periodical&gt;&lt;pages&gt;1517-1530&lt;/pages&gt;&lt;volume&gt;28&lt;/volume&gt;&lt;number&gt;4&lt;/number&gt;&lt;dates&gt;&lt;year&gt;2016&lt;/year&gt;&lt;pub-dates&gt;&lt;date&gt;Nov&lt;/date&gt;&lt;/pub-dates&gt;&lt;/dates&gt;&lt;isbn&gt;0954-5794&lt;/isbn&gt;&lt;accession-num&gt;WOS:000387504400023&lt;/accession-num&gt;&lt;urls&gt;&lt;related-urls&gt;&lt;url&gt;&amp;lt;Go to ISI&amp;gt;://WOS:000387504400023&lt;/url&gt;&lt;/related-urls&gt;&lt;/urls&gt;&lt;electronic-resource-num&gt;10.1017/s0954579415001170&lt;/electronic-resource-num&gt;&lt;/record&gt;&lt;/Cite&gt;&lt;/EndNote&gt;</w:instrText>
      </w:r>
      <w:r w:rsidR="002F38E3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0311A6" w:rsidRPr="005A42EE">
        <w:rPr>
          <w:rFonts w:ascii="Times New Roman" w:hAnsi="Times New Roman" w:cs="Times New Roman"/>
          <w:noProof/>
          <w:sz w:val="24"/>
          <w:szCs w:val="24"/>
          <w:lang w:val="en-GB"/>
        </w:rPr>
        <w:t>(29)</w:t>
      </w:r>
      <w:r w:rsidR="002F38E3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C31EE4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, as did </w:t>
      </w:r>
      <w:r w:rsidR="00E60555" w:rsidRPr="005A42EE">
        <w:rPr>
          <w:rFonts w:ascii="Times New Roman" w:hAnsi="Times New Roman" w:cs="Times New Roman"/>
          <w:sz w:val="24"/>
          <w:szCs w:val="24"/>
          <w:lang w:val="en-GB"/>
        </w:rPr>
        <w:t>physical activity</w:t>
      </w:r>
      <w:r w:rsidR="00C661F1" w:rsidRPr="005A42EE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A15E42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47B8A" w:rsidRPr="005A42EE">
        <w:rPr>
          <w:rFonts w:ascii="Times New Roman" w:hAnsi="Times New Roman" w:cs="Times New Roman"/>
          <w:sz w:val="24"/>
          <w:szCs w:val="24"/>
          <w:lang w:val="en-GB"/>
        </w:rPr>
        <w:t>The i</w:t>
      </w:r>
      <w:r w:rsidR="00566943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ncrease in depressive symptoms from age 6 to 10 was lower in </w:t>
      </w:r>
      <w:r w:rsidR="00E60555" w:rsidRPr="005A42EE">
        <w:rPr>
          <w:rFonts w:ascii="Times New Roman" w:hAnsi="Times New Roman" w:cs="Times New Roman"/>
          <w:sz w:val="24"/>
          <w:szCs w:val="24"/>
          <w:lang w:val="en-GB"/>
        </w:rPr>
        <w:t>TESS participants</w:t>
      </w:r>
      <w:r w:rsidR="00566943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2C0C17" w:rsidRPr="005A42EE">
        <w:rPr>
          <w:rFonts w:ascii="Times New Roman" w:hAnsi="Times New Roman" w:cs="Times New Roman"/>
          <w:sz w:val="24"/>
          <w:szCs w:val="24"/>
          <w:lang w:val="en-GB"/>
        </w:rPr>
        <w:t>with previous</w:t>
      </w:r>
      <w:r w:rsidR="00566943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higher levels of moderate to vigorous physical activity (MVPA)</w:t>
      </w:r>
      <w:r w:rsidR="00E60555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E60555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aYWhsPC9BdXRob3I+PFllYXI+MjAxNzwvWWVhcj48UmVj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</w:fldData>
        </w:fldChar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aYWhsPC9BdXRob3I+PFllYXI+MjAxNzwvWWVhcj48UmVj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</w:fldData>
        </w:fldChar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E60555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0311A6" w:rsidRPr="005A42EE">
        <w:rPr>
          <w:rFonts w:ascii="Times New Roman" w:hAnsi="Times New Roman" w:cs="Times New Roman"/>
          <w:noProof/>
          <w:sz w:val="24"/>
          <w:szCs w:val="24"/>
          <w:lang w:val="en-GB"/>
        </w:rPr>
        <w:t>(42)</w:t>
      </w:r>
      <w:r w:rsidR="00E60555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566943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C661F1" w:rsidRPr="005A42EE">
        <w:rPr>
          <w:rFonts w:ascii="Times New Roman" w:hAnsi="Times New Roman" w:cs="Times New Roman"/>
          <w:sz w:val="24"/>
          <w:szCs w:val="24"/>
          <w:lang w:val="en-GB"/>
        </w:rPr>
        <w:t>In relation to</w:t>
      </w:r>
      <w:r w:rsidR="00E60555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chi</w:t>
      </w:r>
      <w:r w:rsidR="0077096B" w:rsidRPr="005A42EE">
        <w:rPr>
          <w:rFonts w:ascii="Times New Roman" w:hAnsi="Times New Roman" w:cs="Times New Roman"/>
          <w:sz w:val="24"/>
          <w:szCs w:val="24"/>
          <w:lang w:val="en-GB"/>
        </w:rPr>
        <w:t>ldhood anxiety, social skills were found to be</w:t>
      </w:r>
      <w:r w:rsidR="00E60555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protective, whereas </w:t>
      </w:r>
      <w:r w:rsidR="0077096B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high scores on </w:t>
      </w:r>
      <w:r w:rsidR="00CE5D39" w:rsidRPr="005A42EE">
        <w:rPr>
          <w:rFonts w:ascii="Times New Roman" w:hAnsi="Times New Roman" w:cs="Times New Roman"/>
          <w:sz w:val="24"/>
          <w:szCs w:val="24"/>
          <w:lang w:val="en-GB"/>
        </w:rPr>
        <w:t>behavioural</w:t>
      </w:r>
      <w:r w:rsidR="0077096B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inhibition, attention-deficient/hyperactivity disorder, parental anxiety, and peer victimization </w:t>
      </w:r>
      <w:r w:rsidR="002A2352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predicted increases in symptoms of anxiety from preschool to first grade </w:t>
      </w:r>
      <w:r w:rsidR="0077096B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Wichstrøm&lt;/Author&gt;&lt;Year&gt;2013&lt;/Year&gt;&lt;RecNum&gt;2204&lt;/RecNum&gt;&lt;DisplayText&gt;(43)&lt;/DisplayText&gt;&lt;record&gt;&lt;rec-number&gt;2204&lt;/rec-number&gt;&lt;foreign-keys&gt;&lt;key app="EN" db-id="5xas0psztvvt5jetzf0vap5hefp2vxsfaerv" timestamp="1381127360"&gt;2204&lt;/key&gt;&lt;/foreign-keys&gt;&lt;ref-type name="Journal Article"&gt;17&lt;/ref-type&gt;&lt;contributors&gt;&lt;authors&gt;&lt;author&gt;Wichstrøm, L.&lt;/author&gt;&lt;author&gt;Belsky, J.&lt;/author&gt;&lt;author&gt;Berg-Nielsen, T. S.&lt;/author&gt;&lt;/authors&gt;&lt;/contributors&gt;&lt;titles&gt;&lt;title&gt;Preschool predictors of childhood anxiety disorders: a prospective community study&lt;/title&gt;&lt;secondary-title&gt;Journal of Child Psychology and Psychiatry&lt;/secondary-title&gt;&lt;/titles&gt;&lt;periodical&gt;&lt;full-title&gt;Journal of Child Psychology and Psychiatry&lt;/full-title&gt;&lt;/periodical&gt;&lt;edition&gt;Jul 15.&lt;/edition&gt;&lt;dates&gt;&lt;year&gt;2013&lt;/year&gt;&lt;/dates&gt;&lt;urls&gt;&lt;/urls&gt;&lt;electronic-resource-num&gt;10.1111/jcpp.12116 (Epub ahead of print)&lt;/electronic-resource-num&gt;&lt;/record&gt;&lt;/Cite&gt;&lt;/EndNote&gt;</w:instrText>
      </w:r>
      <w:r w:rsidR="0077096B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0311A6" w:rsidRPr="005A42EE">
        <w:rPr>
          <w:rFonts w:ascii="Times New Roman" w:hAnsi="Times New Roman" w:cs="Times New Roman"/>
          <w:noProof/>
          <w:sz w:val="24"/>
          <w:szCs w:val="24"/>
          <w:lang w:val="en-GB"/>
        </w:rPr>
        <w:t>(43)</w:t>
      </w:r>
      <w:r w:rsidR="0077096B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2A2352" w:rsidRPr="005A42EE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14:paraId="2016EB34" w14:textId="72B20F42" w:rsidR="002F38E3" w:rsidRPr="005A42EE" w:rsidRDefault="00223A40" w:rsidP="00687960">
      <w:pPr>
        <w:spacing w:line="48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5A42EE">
        <w:rPr>
          <w:rFonts w:ascii="Times New Roman" w:hAnsi="Times New Roman" w:cs="Times New Roman"/>
          <w:sz w:val="24"/>
          <w:szCs w:val="24"/>
          <w:lang w:val="en-GB"/>
        </w:rPr>
        <w:t>C</w:t>
      </w:r>
      <w:r w:rsidR="009D02C4" w:rsidRPr="005A42EE">
        <w:rPr>
          <w:rFonts w:ascii="Times New Roman" w:hAnsi="Times New Roman" w:cs="Times New Roman"/>
          <w:sz w:val="24"/>
          <w:szCs w:val="24"/>
          <w:lang w:val="en-GB"/>
        </w:rPr>
        <w:t>hildhood psychiatric symptoms evince both within-disorder (homotypic) and between-disorder (heterotypic) continuity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Costello&lt;/Author&gt;&lt;Year&gt;2003&lt;/Year&gt;&lt;RecNum&gt;1268&lt;/RecNum&gt;&lt;DisplayText&gt;(44)&lt;/DisplayText&gt;&lt;record&gt;&lt;rec-number&gt;1268&lt;/rec-number&gt;&lt;foreign-keys&gt;&lt;key app="EN" db-id="5xas0psztvvt5jetzf0vap5hefp2vxsfaerv" timestamp="1307088698"&gt;1268&lt;/key&gt;&lt;/foreign-keys&gt;&lt;ref-type name="Journal Article"&gt;17&lt;/ref-type&gt;&lt;contributors&gt;&lt;authors&gt;&lt;author&gt;Costello, E. J.&lt;/author&gt;&lt;/authors&gt;&lt;/contributors&gt;&lt;titles&gt;&lt;title&gt;Prevalence and development of psychiatric disorders in childhood and adolescence&lt;/title&gt;&lt;secondary-title&gt;Archives of general psychiatry&lt;/secondary-title&gt;&lt;/titles&gt;&lt;periodical&gt;&lt;full-title&gt;Archives of General Psychiatry&lt;/full-title&gt;&lt;abbr-1&gt;Arch. Gen. Psychiatry&lt;/abbr-1&gt;&lt;abbr-2&gt;Arch Gen Psychiatry&lt;/abbr-2&gt;&lt;/periodical&gt;&lt;pages&gt;837-844&lt;/pages&gt;&lt;volume&gt;60&lt;/volume&gt;&lt;number&gt;8&lt;/number&gt;&lt;dates&gt;&lt;year&gt;2003&lt;/year&gt;&lt;/dates&gt;&lt;urls&gt;&lt;/urls&gt;&lt;electronic-resource-num&gt;10.1001/archpsyc.60.8.837&lt;/electronic-resource-num&gt;&lt;/record&gt;&lt;/Cite&gt;&lt;/EndNote&gt;</w:instrTex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0311A6" w:rsidRPr="005A42EE">
        <w:rPr>
          <w:rFonts w:ascii="Times New Roman" w:hAnsi="Times New Roman" w:cs="Times New Roman"/>
          <w:noProof/>
          <w:sz w:val="24"/>
          <w:szCs w:val="24"/>
          <w:lang w:val="en-GB"/>
        </w:rPr>
        <w:t>(44)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2C0C17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. However, one may ask why this is the case – do prior symptoms </w:t>
      </w:r>
      <w:r w:rsidR="00D954BE" w:rsidRPr="005A42EE">
        <w:rPr>
          <w:rFonts w:ascii="Times New Roman" w:hAnsi="Times New Roman" w:cs="Times New Roman"/>
          <w:sz w:val="24"/>
          <w:szCs w:val="24"/>
          <w:lang w:val="en-GB"/>
        </w:rPr>
        <w:t>cause</w:t>
      </w:r>
      <w:r w:rsidR="002C0C17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later symptoms, or do the same causal factors </w:t>
      </w:r>
      <w:r w:rsidR="00747B8A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simply </w:t>
      </w:r>
      <w:r w:rsidR="002C0C17" w:rsidRPr="005A42EE">
        <w:rPr>
          <w:rFonts w:ascii="Times New Roman" w:hAnsi="Times New Roman" w:cs="Times New Roman"/>
          <w:sz w:val="24"/>
          <w:szCs w:val="24"/>
          <w:lang w:val="en-GB"/>
        </w:rPr>
        <w:t>operat</w:t>
      </w:r>
      <w:r w:rsidR="008E3FC2" w:rsidRPr="005A42EE">
        <w:rPr>
          <w:rFonts w:ascii="Times New Roman" w:hAnsi="Times New Roman" w:cs="Times New Roman"/>
          <w:sz w:val="24"/>
          <w:szCs w:val="24"/>
          <w:lang w:val="en-GB"/>
        </w:rPr>
        <w:t>e</w:t>
      </w:r>
      <w:r w:rsidR="002C0C17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at different ages?</w:t>
      </w:r>
      <w:r w:rsidR="005400E4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2C0C17" w:rsidRPr="005A42EE">
        <w:rPr>
          <w:rFonts w:ascii="Times New Roman" w:hAnsi="Times New Roman" w:cs="Times New Roman"/>
          <w:sz w:val="24"/>
          <w:szCs w:val="24"/>
          <w:lang w:val="en-GB"/>
        </w:rPr>
        <w:t>U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sing </w:t>
      </w:r>
      <w:r w:rsidR="00C661F1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ESS </w:t>
      </w:r>
      <w:r w:rsidR="00747B8A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data </w:t>
      </w:r>
      <w:r w:rsidR="00C661F1" w:rsidRPr="005A42EE">
        <w:rPr>
          <w:rFonts w:ascii="Times New Roman" w:hAnsi="Times New Roman" w:cs="Times New Roman"/>
          <w:sz w:val="24"/>
          <w:szCs w:val="24"/>
          <w:lang w:val="en-GB"/>
        </w:rPr>
        <w:t>from</w:t>
      </w:r>
      <w:r w:rsidR="00747B8A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>age</w:t>
      </w:r>
      <w:r w:rsidR="00747B8A" w:rsidRPr="005A42EE">
        <w:rPr>
          <w:rFonts w:ascii="Times New Roman" w:hAnsi="Times New Roman" w:cs="Times New Roman"/>
          <w:sz w:val="24"/>
          <w:szCs w:val="24"/>
          <w:lang w:val="en-GB"/>
        </w:rPr>
        <w:t>s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4, 6</w:t>
      </w:r>
      <w:r w:rsidR="00A44732" w:rsidRPr="005A42EE">
        <w:rPr>
          <w:rFonts w:ascii="Times New Roman" w:hAnsi="Times New Roman" w:cs="Times New Roman"/>
          <w:sz w:val="24"/>
          <w:szCs w:val="24"/>
          <w:lang w:val="en-GB"/>
        </w:rPr>
        <w:t>, 8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and 10</w:t>
      </w:r>
      <w:r w:rsidR="00747B8A" w:rsidRPr="005A42EE">
        <w:rPr>
          <w:rFonts w:ascii="Times New Roman" w:hAnsi="Times New Roman" w:cs="Times New Roman"/>
          <w:sz w:val="24"/>
          <w:szCs w:val="24"/>
          <w:lang w:val="en-GB"/>
        </w:rPr>
        <w:t>,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we </w:t>
      </w:r>
      <w:r w:rsidR="00A44732" w:rsidRPr="005A42EE">
        <w:rPr>
          <w:rFonts w:ascii="Times New Roman" w:hAnsi="Times New Roman" w:cs="Times New Roman"/>
          <w:sz w:val="24"/>
          <w:szCs w:val="24"/>
          <w:lang w:val="en-GB"/>
        </w:rPr>
        <w:t>found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that symptoms of oppositional defiant disorder (ODD) increase the risk for emerging symptoms of conduct disorder (CD)</w:t>
      </w:r>
      <w:r w:rsidR="00A44732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A44732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Husby&lt;/Author&gt;&lt;Year&gt;2016&lt;/Year&gt;&lt;RecNum&gt;3480&lt;/RecNum&gt;&lt;DisplayText&gt;(45)&lt;/DisplayText&gt;&lt;record&gt;&lt;rec-number&gt;3480&lt;/rec-number&gt;&lt;foreign-keys&gt;&lt;key app="EN" db-id="5xas0psztvvt5jetzf0vap5hefp2vxsfaerv" timestamp="1492166008"&gt;3480&lt;/key&gt;&lt;/foreign-keys&gt;&lt;ref-type name="Journal Article"&gt;17&lt;/ref-type&gt;&lt;contributors&gt;&lt;authors&gt;&lt;author&gt;Husby, S.M.&lt;/author&gt;&lt;author&gt;Wichstrøm, L.&lt;/author&gt;&lt;/authors&gt;&lt;/contributors&gt;&lt;titles&gt;&lt;title&gt;Interrelationships and continuities in symptoms of oppositional defiant and conduct disorders from age 4 to 10 in the community&lt;/title&gt;&lt;secondary-title&gt;Journal of Child and Adolescent Psychiatry&lt;/secondary-title&gt;&lt;/titles&gt;&lt;periodical&gt;&lt;full-title&gt;Journal of Child and Adolescent Psychiatry&lt;/full-title&gt;&lt;/periodical&gt;&lt;dates&gt;&lt;year&gt;2016&lt;/year&gt;&lt;/dates&gt;&lt;urls&gt;&lt;/urls&gt;&lt;electronic-resource-num&gt;DOI:10.1007/s10802-016-0210-4&lt;/electronic-resource-num&gt;&lt;/record&gt;&lt;/Cite&gt;&lt;/EndNote&gt;</w:instrText>
      </w:r>
      <w:r w:rsidR="00A44732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0311A6" w:rsidRPr="005A42EE">
        <w:rPr>
          <w:rFonts w:ascii="Times New Roman" w:hAnsi="Times New Roman" w:cs="Times New Roman"/>
          <w:noProof/>
          <w:sz w:val="24"/>
          <w:szCs w:val="24"/>
          <w:lang w:val="en-GB"/>
        </w:rPr>
        <w:t>(45)</w:t>
      </w:r>
      <w:r w:rsidR="00A44732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. However, </w:t>
      </w:r>
      <w:r w:rsidR="009D02C4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in a recent study </w:t>
      </w:r>
      <w:r w:rsidR="00C661F1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where </w:t>
      </w:r>
      <w:r w:rsidR="009D02C4" w:rsidRPr="005A42EE">
        <w:rPr>
          <w:rFonts w:ascii="Times New Roman" w:hAnsi="Times New Roman" w:cs="Times New Roman"/>
          <w:sz w:val="24"/>
          <w:szCs w:val="24"/>
          <w:lang w:val="en-GB"/>
        </w:rPr>
        <w:t>a novel data analytic approach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(the dynamic panel model)</w:t>
      </w:r>
      <w:r w:rsidR="00A15E42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516D7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Allison&lt;/Author&gt;&lt;Year&gt;2009&lt;/Year&gt;&lt;RecNum&gt;3253&lt;/RecNum&gt;&lt;DisplayText&gt;(46, 47)&lt;/DisplayText&gt;&lt;record&gt;&lt;rec-number&gt;3253&lt;/rec-number&gt;&lt;foreign-keys&gt;&lt;key app="EN" db-id="5xas0psztvvt5jetzf0vap5hefp2vxsfaerv" timestamp="1473710263"&gt;3253&lt;/key&gt;&lt;/foreign-keys&gt;&lt;ref-type name="Book"&gt;6&lt;/ref-type&gt;&lt;contributors&gt;&lt;authors&gt;&lt;author&gt;Allison, Paul D.&lt;/author&gt;&lt;/authors&gt;&lt;/contributors&gt;&lt;titles&gt;&lt;title&gt;Fixed effects regression models&lt;/title&gt;&lt;secondary-title&gt;Quantitative applications in the social sciences&lt;/secondary-title&gt;&lt;/titles&gt;&lt;volume&gt;07-160&lt;/volume&gt;&lt;dates&gt;&lt;year&gt;2009&lt;/year&gt;&lt;/dates&gt;&lt;pub-location&gt;Los Angeles&lt;/pub-location&gt;&lt;publisher&gt;SAGE&lt;/publisher&gt;&lt;isbn&gt;9780761924975&lt;/isbn&gt;&lt;urls&gt;&lt;/urls&gt;&lt;/record&gt;&lt;/Cite&gt;&lt;Cite&gt;&lt;Author&gt;Firebaugh&lt;/Author&gt;&lt;Year&gt;2013&lt;/Year&gt;&lt;RecNum&gt;3248&lt;/RecNum&gt;&lt;record&gt;&lt;rec-number&gt;3248&lt;/rec-number&gt;&lt;foreign-keys&gt;&lt;key app="EN" db-id="5xas0psztvvt5jetzf0vap5hefp2vxsfaerv" timestamp="1473667015"&gt;3248&lt;/key&gt;&lt;/foreign-keys&gt;&lt;ref-type name="Book Section"&gt;5&lt;/ref-type&gt;&lt;contributors&gt;&lt;authors&gt;&lt;author&gt;Firebaugh, G.&lt;/author&gt;&lt;author&gt;Warner, C.&lt;/author&gt;&lt;author&gt;Massoglia, M.&lt;/author&gt;&lt;/authors&gt;&lt;secondary-authors&gt;&lt;author&gt;Morgan, S. L.&lt;/author&gt;&lt;/secondary-authors&gt;&lt;/contributors&gt;&lt;titles&gt;&lt;title&gt;Fixed Effects, RandomEffects, andHybrid Models for Causal Analysis&lt;/title&gt;&lt;secondary-title&gt;Handbook of Causal Analysis for Social Research&lt;/secondary-title&gt;&lt;/titles&gt;&lt;pages&gt;113-132&lt;/pages&gt;&lt;section&gt;7&lt;/section&gt;&lt;dates&gt;&lt;year&gt;2013&lt;/year&gt;&lt;/dates&gt;&lt;pub-location&gt;Dordrecht&lt;/pub-location&gt;&lt;publisher&gt;&lt;style face="normal" font="default" size="11"&gt;Springer Science+Business Media&lt;/style&gt;&lt;/publisher&gt;&lt;urls&gt;&lt;/urls&gt;&lt;electronic-resource-num&gt;10.1007/978-94-007-6094-3 1&lt;/electronic-resource-num&gt;&lt;/record&gt;&lt;/Cite&gt;&lt;/EndNote&gt;</w:instrText>
      </w:r>
      <w:r w:rsidR="000516D7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0311A6" w:rsidRPr="005A42EE">
        <w:rPr>
          <w:rFonts w:ascii="Times New Roman" w:hAnsi="Times New Roman" w:cs="Times New Roman"/>
          <w:noProof/>
          <w:sz w:val="24"/>
          <w:szCs w:val="24"/>
          <w:lang w:val="en-GB"/>
        </w:rPr>
        <w:t>(46, 47)</w:t>
      </w:r>
      <w:r w:rsidR="000516D7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C661F1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was applied</w:t>
      </w:r>
      <w:r w:rsidR="009D02C4" w:rsidRPr="005A42EE">
        <w:rPr>
          <w:rFonts w:ascii="Times New Roman" w:hAnsi="Times New Roman" w:cs="Times New Roman"/>
          <w:sz w:val="24"/>
          <w:szCs w:val="24"/>
          <w:lang w:val="en-GB"/>
        </w:rPr>
        <w:t>, we showed that most of the observed homotypic</w:t>
      </w:r>
      <w:r w:rsidR="00687960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and heterotypic</w:t>
      </w:r>
      <w:r w:rsidR="009D02C4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continuities in symptoms of psychiatric disorders in childhood are not </w:t>
      </w:r>
      <w:r w:rsidR="00A44732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due to </w:t>
      </w:r>
      <w:r w:rsidR="002C0C17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he effect of </w:t>
      </w:r>
      <w:r w:rsidR="009D02C4" w:rsidRPr="005A42EE">
        <w:rPr>
          <w:rFonts w:ascii="Times New Roman" w:hAnsi="Times New Roman" w:cs="Times New Roman"/>
          <w:sz w:val="24"/>
          <w:szCs w:val="24"/>
          <w:lang w:val="en-GB"/>
        </w:rPr>
        <w:t>earlier symptoms on later symptoms, but</w:t>
      </w:r>
      <w:r w:rsidR="00747B8A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9D02C4" w:rsidRPr="005A42EE">
        <w:rPr>
          <w:rFonts w:ascii="Times New Roman" w:hAnsi="Times New Roman" w:cs="Times New Roman"/>
          <w:sz w:val="24"/>
          <w:szCs w:val="24"/>
          <w:lang w:val="en-GB"/>
        </w:rPr>
        <w:t>rather</w:t>
      </w:r>
      <w:r w:rsidR="00747B8A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to</w:t>
      </w:r>
      <w:r w:rsidR="009D02C4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661F1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A44732" w:rsidRPr="005A42EE">
        <w:rPr>
          <w:rFonts w:ascii="Times New Roman" w:hAnsi="Times New Roman" w:cs="Times New Roman"/>
          <w:sz w:val="24"/>
          <w:szCs w:val="24"/>
          <w:lang w:val="en-GB"/>
        </w:rPr>
        <w:t>effect of</w:t>
      </w:r>
      <w:r w:rsidR="009D02C4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unmeasured time-invariant factors</w:t>
      </w:r>
      <w:r w:rsidR="00A44732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(e.g.</w:t>
      </w:r>
      <w:r w:rsidR="00747B8A" w:rsidRPr="005A42EE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A44732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genetic</w:t>
      </w:r>
      <w:r w:rsidR="005400E4" w:rsidRPr="005A42EE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C661F1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="00A44732" w:rsidRPr="005A42EE">
        <w:rPr>
          <w:rFonts w:ascii="Times New Roman" w:hAnsi="Times New Roman" w:cs="Times New Roman"/>
          <w:sz w:val="24"/>
          <w:szCs w:val="24"/>
          <w:lang w:val="en-GB"/>
        </w:rPr>
        <w:t>stable parenting practices)</w:t>
      </w:r>
      <w:r w:rsidR="00B82907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912CAD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XaWNoc3Ryb208L0F1dGhvcj48WWVhcj4yMDE3PC9ZZWFy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</w:fldData>
        </w:fldChar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XaWNoc3Ryb208L0F1dGhvcj48WWVhcj4yMDE3PC9ZZWFy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</w:fldData>
        </w:fldChar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912CAD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0311A6" w:rsidRPr="005A42EE">
        <w:rPr>
          <w:rFonts w:ascii="Times New Roman" w:hAnsi="Times New Roman" w:cs="Times New Roman"/>
          <w:noProof/>
          <w:sz w:val="24"/>
          <w:szCs w:val="24"/>
          <w:lang w:val="en-GB"/>
        </w:rPr>
        <w:t>(27)</w:t>
      </w:r>
      <w:r w:rsidR="00912CAD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912CAD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687960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However, symptoms of ODD/CD did affect later symptoms of such disorders and of ADHD, and ADHD </w:t>
      </w:r>
      <w:r w:rsidR="00747B8A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was </w:t>
      </w:r>
      <w:r w:rsidR="00C661F1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observed </w:t>
      </w:r>
      <w:r w:rsidR="00687960" w:rsidRPr="005A42EE">
        <w:rPr>
          <w:rFonts w:ascii="Times New Roman" w:hAnsi="Times New Roman" w:cs="Times New Roman"/>
          <w:sz w:val="24"/>
          <w:szCs w:val="24"/>
          <w:lang w:val="en-GB"/>
        </w:rPr>
        <w:t>to increase the risk of later anxiety. These</w:t>
      </w:r>
      <w:r w:rsidR="00B257E2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findings indicate that interventions </w:t>
      </w:r>
      <w:r w:rsidR="00C661F1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which </w:t>
      </w:r>
      <w:r w:rsidR="00B257E2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aim to reduce the risk </w:t>
      </w:r>
      <w:r w:rsidR="00472B52" w:rsidRPr="005A42EE">
        <w:rPr>
          <w:rFonts w:ascii="Times New Roman" w:hAnsi="Times New Roman" w:cs="Times New Roman"/>
          <w:sz w:val="24"/>
          <w:szCs w:val="24"/>
          <w:lang w:val="en-GB"/>
        </w:rPr>
        <w:t>of specific disorders</w:t>
      </w:r>
      <w:r w:rsidR="00B257E2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may also protect against the development of other disorders</w:t>
      </w:r>
      <w:r w:rsidR="00687960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, even if </w:t>
      </w:r>
      <w:r w:rsidR="00C661F1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687960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interventions do not alter basic </w:t>
      </w:r>
      <w:r w:rsidR="00747B8A" w:rsidRPr="005A42EE">
        <w:rPr>
          <w:rFonts w:ascii="Times New Roman" w:hAnsi="Times New Roman" w:cs="Times New Roman"/>
          <w:sz w:val="24"/>
          <w:szCs w:val="24"/>
          <w:lang w:val="en-GB"/>
        </w:rPr>
        <w:t>a</w:t>
      </w:r>
      <w:r w:rsidR="00687960" w:rsidRPr="005A42EE">
        <w:rPr>
          <w:rFonts w:ascii="Times New Roman" w:hAnsi="Times New Roman" w:cs="Times New Roman"/>
          <w:sz w:val="24"/>
          <w:szCs w:val="24"/>
          <w:lang w:val="en-GB"/>
        </w:rPr>
        <w:t>etiological factors</w:t>
      </w:r>
      <w:r w:rsidR="00B257E2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</w:p>
    <w:p w14:paraId="23C6F5B4" w14:textId="04B2A83A" w:rsidR="00E47E28" w:rsidRPr="005A42EE" w:rsidRDefault="00E47E28" w:rsidP="00DC3A2C">
      <w:pPr>
        <w:spacing w:line="480" w:lineRule="auto"/>
        <w:rPr>
          <w:rFonts w:ascii="Times New Roman" w:hAnsi="Times New Roman" w:cs="Times New Roman"/>
          <w:i/>
          <w:sz w:val="24"/>
          <w:szCs w:val="24"/>
          <w:lang w:val="en-GB"/>
        </w:rPr>
      </w:pPr>
      <w:r w:rsidRPr="005A42EE">
        <w:rPr>
          <w:rFonts w:ascii="Times New Roman" w:hAnsi="Times New Roman" w:cs="Times New Roman"/>
          <w:i/>
          <w:sz w:val="24"/>
          <w:szCs w:val="24"/>
          <w:lang w:val="en-GB"/>
        </w:rPr>
        <w:t>Children’s psychosocial development</w:t>
      </w:r>
    </w:p>
    <w:p w14:paraId="30F403B6" w14:textId="7A4C2F03" w:rsidR="00F915BD" w:rsidRPr="005A42EE" w:rsidRDefault="00F628E1" w:rsidP="00E30925">
      <w:pPr>
        <w:spacing w:line="48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5A42EE">
        <w:rPr>
          <w:rFonts w:ascii="Times New Roman" w:hAnsi="Times New Roman" w:cs="Times New Roman"/>
          <w:sz w:val="24"/>
          <w:szCs w:val="24"/>
          <w:lang w:val="en-GB"/>
        </w:rPr>
        <w:lastRenderedPageBreak/>
        <w:t>Children spend most of their wak</w:t>
      </w:r>
      <w:r w:rsidR="007F273C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ing 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hours in </w:t>
      </w:r>
      <w:r w:rsidR="007827BE" w:rsidRPr="005A42EE">
        <w:rPr>
          <w:rFonts w:ascii="Times New Roman" w:hAnsi="Times New Roman" w:cs="Times New Roman"/>
          <w:sz w:val="24"/>
          <w:szCs w:val="24"/>
          <w:lang w:val="en-GB"/>
        </w:rPr>
        <w:t>day</w:t>
      </w:r>
      <w:r w:rsidR="001A28E4" w:rsidRPr="005A42EE">
        <w:rPr>
          <w:rFonts w:ascii="Times New Roman" w:hAnsi="Times New Roman" w:cs="Times New Roman"/>
          <w:sz w:val="24"/>
          <w:szCs w:val="24"/>
          <w:lang w:val="en-GB"/>
        </w:rPr>
        <w:t>-</w:t>
      </w:r>
      <w:r w:rsidR="007827BE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care </w:t>
      </w:r>
      <w:r w:rsidR="00A173E8" w:rsidRPr="005A42EE">
        <w:rPr>
          <w:rFonts w:ascii="Times New Roman" w:hAnsi="Times New Roman" w:cs="Times New Roman"/>
          <w:sz w:val="24"/>
          <w:szCs w:val="24"/>
          <w:lang w:val="en-GB"/>
        </w:rPr>
        <w:t>or</w:t>
      </w:r>
      <w:r w:rsidR="007F273C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in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school</w:t>
      </w:r>
      <w:r w:rsidR="00BF3FF0" w:rsidRPr="005A42EE">
        <w:rPr>
          <w:rFonts w:ascii="Times New Roman" w:hAnsi="Times New Roman" w:cs="Times New Roman"/>
          <w:sz w:val="24"/>
          <w:szCs w:val="24"/>
          <w:lang w:val="en-GB"/>
        </w:rPr>
        <w:t>; therefore</w:t>
      </w:r>
      <w:r w:rsidR="007F273C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>it is importan</w:t>
      </w:r>
      <w:r w:rsidR="00CA479C" w:rsidRPr="005A42EE">
        <w:rPr>
          <w:rFonts w:ascii="Times New Roman" w:hAnsi="Times New Roman" w:cs="Times New Roman"/>
          <w:sz w:val="24"/>
          <w:szCs w:val="24"/>
          <w:lang w:val="en-GB"/>
        </w:rPr>
        <w:t>t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to study how aspect</w:t>
      </w:r>
      <w:r w:rsidR="00A173E8" w:rsidRPr="005A42EE">
        <w:rPr>
          <w:rFonts w:ascii="Times New Roman" w:hAnsi="Times New Roman" w:cs="Times New Roman"/>
          <w:sz w:val="24"/>
          <w:szCs w:val="24"/>
          <w:lang w:val="en-GB"/>
        </w:rPr>
        <w:t>s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of these environments </w:t>
      </w:r>
      <w:r w:rsidR="00CA479C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can 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>affect children’s development</w:t>
      </w:r>
      <w:r w:rsidR="00C12827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and functioning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. In a series of </w:t>
      </w:r>
      <w:r w:rsidR="003E2F23" w:rsidRPr="005A42EE">
        <w:rPr>
          <w:rFonts w:ascii="Times New Roman" w:hAnsi="Times New Roman" w:cs="Times New Roman"/>
          <w:sz w:val="24"/>
          <w:szCs w:val="24"/>
          <w:lang w:val="en-GB"/>
        </w:rPr>
        <w:t>papers,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we have </w:t>
      </w:r>
      <w:r w:rsidR="00A173E8" w:rsidRPr="005A42EE">
        <w:rPr>
          <w:rFonts w:ascii="Times New Roman" w:hAnsi="Times New Roman" w:cs="Times New Roman"/>
          <w:sz w:val="24"/>
          <w:szCs w:val="24"/>
          <w:lang w:val="en-GB"/>
        </w:rPr>
        <w:t>examined</w:t>
      </w:r>
      <w:r w:rsidR="00912CAD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how</w:t>
      </w:r>
      <w:r w:rsidR="00A173E8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912CAD" w:rsidRPr="005A42EE">
        <w:rPr>
          <w:rFonts w:ascii="Times New Roman" w:hAnsi="Times New Roman" w:cs="Times New Roman"/>
          <w:sz w:val="24"/>
          <w:szCs w:val="24"/>
          <w:lang w:val="en-GB"/>
        </w:rPr>
        <w:t>organizational and relational characteristics of children’s day</w:t>
      </w:r>
      <w:r w:rsidR="001A28E4" w:rsidRPr="005A42EE">
        <w:rPr>
          <w:rFonts w:ascii="Times New Roman" w:hAnsi="Times New Roman" w:cs="Times New Roman"/>
          <w:sz w:val="24"/>
          <w:szCs w:val="24"/>
          <w:lang w:val="en-GB"/>
        </w:rPr>
        <w:t>-</w:t>
      </w:r>
      <w:r w:rsidR="00912CAD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care environment </w:t>
      </w:r>
      <w:r w:rsidR="00CA479C" w:rsidRPr="005A42EE">
        <w:rPr>
          <w:rFonts w:ascii="Times New Roman" w:hAnsi="Times New Roman" w:cs="Times New Roman"/>
          <w:sz w:val="24"/>
          <w:szCs w:val="24"/>
          <w:lang w:val="en-GB"/>
        </w:rPr>
        <w:t>can</w:t>
      </w:r>
      <w:r w:rsidR="007827BE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impact </w:t>
      </w:r>
      <w:r w:rsidR="003F6D71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heir social and </w:t>
      </w:r>
      <w:r w:rsidR="00CE5D39" w:rsidRPr="005A42EE">
        <w:rPr>
          <w:rFonts w:ascii="Times New Roman" w:hAnsi="Times New Roman" w:cs="Times New Roman"/>
          <w:sz w:val="24"/>
          <w:szCs w:val="24"/>
          <w:lang w:val="en-GB"/>
        </w:rPr>
        <w:t>behavioural</w:t>
      </w:r>
      <w:r w:rsidR="003F6D71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development</w:t>
      </w:r>
      <w:r w:rsidR="00912CAD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A173E8" w:rsidRPr="005A42EE">
        <w:rPr>
          <w:rFonts w:ascii="Times New Roman" w:hAnsi="Times New Roman" w:cs="Times New Roman"/>
          <w:sz w:val="24"/>
          <w:szCs w:val="24"/>
          <w:lang w:val="en-GB"/>
        </w:rPr>
        <w:t>In one study</w:t>
      </w:r>
      <w:r w:rsidR="007F273C" w:rsidRPr="005A42EE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A173E8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we revealed that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time in </w:t>
      </w:r>
      <w:r w:rsidR="00A173E8" w:rsidRPr="005A42EE">
        <w:rPr>
          <w:rFonts w:ascii="Times New Roman" w:hAnsi="Times New Roman" w:cs="Times New Roman"/>
          <w:sz w:val="24"/>
          <w:szCs w:val="24"/>
          <w:lang w:val="en-GB"/>
        </w:rPr>
        <w:t>childcare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="00A3482F" w:rsidRPr="005A42EE">
        <w:rPr>
          <w:rFonts w:ascii="Times New Roman" w:hAnsi="Times New Roman" w:cs="Times New Roman"/>
          <w:sz w:val="24"/>
          <w:szCs w:val="24"/>
          <w:lang w:val="en-GB"/>
        </w:rPr>
        <w:t>the size of the peer group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were unrelated to </w:t>
      </w:r>
      <w:r w:rsidR="00A173E8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externalizing problems and social competence but were positively related to </w:t>
      </w:r>
      <w:r w:rsidR="007827BE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more </w:t>
      </w:r>
      <w:r w:rsidR="00A173E8" w:rsidRPr="005A42EE">
        <w:rPr>
          <w:rFonts w:ascii="Times New Roman" w:hAnsi="Times New Roman" w:cs="Times New Roman"/>
          <w:sz w:val="24"/>
          <w:szCs w:val="24"/>
          <w:lang w:val="en-GB"/>
        </w:rPr>
        <w:t>caregiver</w:t>
      </w:r>
      <w:r w:rsidR="002A2352" w:rsidRPr="005A42EE">
        <w:rPr>
          <w:rFonts w:ascii="Times New Roman" w:hAnsi="Times New Roman" w:cs="Times New Roman"/>
          <w:sz w:val="24"/>
          <w:szCs w:val="24"/>
          <w:lang w:val="en-GB"/>
        </w:rPr>
        <w:t>–</w:t>
      </w:r>
      <w:r w:rsidR="00A173E8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child conflict </w:t>
      </w:r>
      <w:r w:rsidR="00A173E8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Solheim&lt;/Author&gt;&lt;Year&gt;2013&lt;/Year&gt;&lt;RecNum&gt;3606&lt;/RecNum&gt;&lt;DisplayText&gt;(48)&lt;/DisplayText&gt;&lt;record&gt;&lt;rec-number&gt;3606&lt;/rec-number&gt;&lt;foreign-keys&gt;&lt;key app="EN" db-id="5xas0psztvvt5jetzf0vap5hefp2vxsfaerv" timestamp="1504199036"&gt;3606&lt;/key&gt;&lt;/foreign-keys&gt;&lt;ref-type name="Journal Article"&gt;17&lt;/ref-type&gt;&lt;contributors&gt;&lt;authors&gt;&lt;author&gt;Solheim, E.&lt;/author&gt;&lt;author&gt;Wichstrom, L.&lt;/author&gt;&lt;author&gt;Belsky, J.&lt;/author&gt;&lt;author&gt;Berg-Nielsen, T. S.&lt;/author&gt;&lt;/authors&gt;&lt;/contributors&gt;&lt;titles&gt;&lt;title&gt;Do Time in Child Care and Peer Group Exposure Predict Poor Socioemotional Adjustment in Norway?&lt;/title&gt;&lt;secondary-title&gt;Child Development&lt;/secondary-title&gt;&lt;/titles&gt;&lt;periodical&gt;&lt;full-title&gt;Child Development&lt;/full-title&gt;&lt;abbr-1&gt;Child Dev.&lt;/abbr-1&gt;&lt;abbr-2&gt;Child Dev&lt;/abbr-2&gt;&lt;/periodical&gt;&lt;pages&gt;1701-1715&lt;/pages&gt;&lt;volume&gt;84&lt;/volume&gt;&lt;number&gt;5&lt;/number&gt;&lt;dates&gt;&lt;year&gt;2013&lt;/year&gt;&lt;pub-dates&gt;&lt;date&gt;Sep&lt;/date&gt;&lt;/pub-dates&gt;&lt;/dates&gt;&lt;isbn&gt;0009-3920&lt;/isbn&gt;&lt;accession-num&gt;WOS:000323829300016&lt;/accession-num&gt;&lt;urls&gt;&lt;related-urls&gt;&lt;url&gt;&amp;lt;Go to ISI&amp;gt;://WOS:000323829300016&lt;/url&gt;&lt;/related-urls&gt;&lt;/urls&gt;&lt;electronic-resource-num&gt;10.1111/cdev.12071&lt;/electronic-resource-num&gt;&lt;/record&gt;&lt;/Cite&gt;&lt;/EndNote&gt;</w:instrText>
      </w:r>
      <w:r w:rsidR="00A173E8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0311A6" w:rsidRPr="005A42EE">
        <w:rPr>
          <w:rFonts w:ascii="Times New Roman" w:hAnsi="Times New Roman" w:cs="Times New Roman"/>
          <w:noProof/>
          <w:sz w:val="24"/>
          <w:szCs w:val="24"/>
          <w:lang w:val="en-GB"/>
        </w:rPr>
        <w:t>(48)</w:t>
      </w:r>
      <w:r w:rsidR="00A173E8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A173E8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070818" w:rsidRPr="005A42EE">
        <w:rPr>
          <w:rFonts w:ascii="Times New Roman" w:hAnsi="Times New Roman" w:cs="Times New Roman"/>
          <w:sz w:val="24"/>
          <w:szCs w:val="24"/>
          <w:lang w:val="en-GB"/>
        </w:rPr>
        <w:t>Building on these findings</w:t>
      </w:r>
      <w:r w:rsidR="007F273C" w:rsidRPr="005A42EE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070818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we found that children from open-group </w:t>
      </w:r>
      <w:r w:rsidR="00CE5D39" w:rsidRPr="005A42EE">
        <w:rPr>
          <w:rFonts w:ascii="Times New Roman" w:hAnsi="Times New Roman" w:cs="Times New Roman"/>
          <w:sz w:val="24"/>
          <w:szCs w:val="24"/>
          <w:lang w:val="en-GB"/>
        </w:rPr>
        <w:t>centres</w:t>
      </w:r>
      <w:r w:rsidR="00070818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experienced less teacher–child closeness in preschool and more teacher–child conflict in first grade</w:t>
      </w:r>
      <w:r w:rsidR="00CA479C" w:rsidRPr="005A42EE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070818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and that high levels of preschool problem </w:t>
      </w:r>
      <w:r w:rsidR="00CE5D39" w:rsidRPr="005A42EE">
        <w:rPr>
          <w:rFonts w:ascii="Times New Roman" w:hAnsi="Times New Roman" w:cs="Times New Roman"/>
          <w:sz w:val="24"/>
          <w:szCs w:val="24"/>
          <w:lang w:val="en-GB"/>
        </w:rPr>
        <w:t>behaviour</w:t>
      </w:r>
      <w:r w:rsidR="00070818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A479C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predicted </w:t>
      </w:r>
      <w:r w:rsidR="00070818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high levels of future teacher–child conflict, but only for children from open-group </w:t>
      </w:r>
      <w:r w:rsidR="00CE5D39" w:rsidRPr="005A42EE">
        <w:rPr>
          <w:rFonts w:ascii="Times New Roman" w:hAnsi="Times New Roman" w:cs="Times New Roman"/>
          <w:sz w:val="24"/>
          <w:szCs w:val="24"/>
          <w:lang w:val="en-GB"/>
        </w:rPr>
        <w:t>centres</w:t>
      </w:r>
      <w:r w:rsidR="00070818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70818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Skalicka&lt;/Author&gt;&lt;Year&gt;2015&lt;/Year&gt;&lt;RecNum&gt;3601&lt;/RecNum&gt;&lt;DisplayText&gt;(49)&lt;/DisplayText&gt;&lt;record&gt;&lt;rec-number&gt;3601&lt;/rec-number&gt;&lt;foreign-keys&gt;&lt;key app="EN" db-id="5xas0psztvvt5jetzf0vap5hefp2vxsfaerv" timestamp="1504168353"&gt;3601&lt;/key&gt;&lt;/foreign-keys&gt;&lt;ref-type name="Journal Article"&gt;17&lt;/ref-type&gt;&lt;contributors&gt;&lt;authors&gt;&lt;author&gt;Skalicka, V.&lt;/author&gt;&lt;author&gt;Belsky, J.&lt;/author&gt;&lt;author&gt;Stenseng, F.&lt;/author&gt;&lt;author&gt;Wichstrom, L.&lt;/author&gt;&lt;/authors&gt;&lt;/contributors&gt;&lt;titles&gt;&lt;title&gt;Preschool-Age Problem Behavior and Teacher-Child Conflict in School: Direct and Moderation Effects by Preschool Organization&lt;/title&gt;&lt;secondary-title&gt;Child Development&lt;/secondary-title&gt;&lt;/titles&gt;&lt;periodical&gt;&lt;full-title&gt;Child Development&lt;/full-title&gt;&lt;abbr-1&gt;Child Dev.&lt;/abbr-1&gt;&lt;abbr-2&gt;Child Dev&lt;/abbr-2&gt;&lt;/periodical&gt;&lt;pages&gt;955-964&lt;/pages&gt;&lt;volume&gt;86&lt;/volume&gt;&lt;number&gt;3&lt;/number&gt;&lt;dates&gt;&lt;year&gt;2015&lt;/year&gt;&lt;pub-dates&gt;&lt;date&gt;May-Jun&lt;/date&gt;&lt;/pub-dates&gt;&lt;/dates&gt;&lt;isbn&gt;0009-3920&lt;/isbn&gt;&lt;accession-num&gt;WOS:000354285400021&lt;/accession-num&gt;&lt;urls&gt;&lt;related-urls&gt;&lt;url&gt;&amp;lt;Go to ISI&amp;gt;://WOS:000354285400021&lt;/url&gt;&lt;/related-urls&gt;&lt;/urls&gt;&lt;electronic-resource-num&gt;10.1111/cdev.12350&lt;/electronic-resource-num&gt;&lt;/record&gt;&lt;/Cite&gt;&lt;/EndNote&gt;</w:instrText>
      </w:r>
      <w:r w:rsidR="00070818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0311A6" w:rsidRPr="005A42EE">
        <w:rPr>
          <w:rFonts w:ascii="Times New Roman" w:hAnsi="Times New Roman" w:cs="Times New Roman"/>
          <w:noProof/>
          <w:sz w:val="24"/>
          <w:szCs w:val="24"/>
          <w:lang w:val="en-GB"/>
        </w:rPr>
        <w:t>(49)</w:t>
      </w:r>
      <w:r w:rsidR="00070818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070818" w:rsidRPr="005A42EE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A173E8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A15B63" w:rsidRPr="005A42EE">
        <w:rPr>
          <w:rFonts w:ascii="Times New Roman" w:hAnsi="Times New Roman" w:cs="Times New Roman"/>
          <w:sz w:val="24"/>
          <w:szCs w:val="24"/>
          <w:lang w:val="en-GB"/>
        </w:rPr>
        <w:t>Extending these findings and u</w:t>
      </w:r>
      <w:r w:rsidR="00070818" w:rsidRPr="005A42EE">
        <w:rPr>
          <w:rFonts w:ascii="Times New Roman" w:hAnsi="Times New Roman" w:cs="Times New Roman"/>
          <w:sz w:val="24"/>
          <w:szCs w:val="24"/>
          <w:lang w:val="en-GB"/>
        </w:rPr>
        <w:t>sing</w:t>
      </w:r>
      <w:r w:rsidR="00A173E8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70818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ESS </w:t>
      </w:r>
      <w:r w:rsidR="00A173E8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data </w:t>
      </w:r>
      <w:r w:rsidR="00070818" w:rsidRPr="005A42EE">
        <w:rPr>
          <w:rFonts w:ascii="Times New Roman" w:hAnsi="Times New Roman" w:cs="Times New Roman"/>
          <w:sz w:val="24"/>
          <w:szCs w:val="24"/>
          <w:lang w:val="en-GB"/>
        </w:rPr>
        <w:t>collected when children were</w:t>
      </w:r>
      <w:r w:rsidR="00A173E8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4, 6, and 8 </w:t>
      </w:r>
      <w:r w:rsidR="00A15B63" w:rsidRPr="005A42EE">
        <w:rPr>
          <w:rFonts w:ascii="Times New Roman" w:hAnsi="Times New Roman" w:cs="Times New Roman"/>
          <w:sz w:val="24"/>
          <w:szCs w:val="24"/>
          <w:lang w:val="en-GB"/>
        </w:rPr>
        <w:t>years old</w:t>
      </w:r>
      <w:r w:rsidR="007F273C" w:rsidRPr="005A42EE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A15B63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A173E8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we </w:t>
      </w:r>
      <w:r w:rsidR="00070818" w:rsidRPr="005A42EE">
        <w:rPr>
          <w:rFonts w:ascii="Times New Roman" w:hAnsi="Times New Roman" w:cs="Times New Roman"/>
          <w:sz w:val="24"/>
          <w:szCs w:val="24"/>
          <w:lang w:val="en-GB"/>
        </w:rPr>
        <w:t>showed</w:t>
      </w:r>
      <w:r w:rsidR="00A173E8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that aggression and rule-breaking </w:t>
      </w:r>
      <w:r w:rsidR="00CE5D39" w:rsidRPr="005A42EE">
        <w:rPr>
          <w:rFonts w:ascii="Times New Roman" w:hAnsi="Times New Roman" w:cs="Times New Roman"/>
          <w:sz w:val="24"/>
          <w:szCs w:val="24"/>
          <w:lang w:val="en-GB"/>
        </w:rPr>
        <w:t>behaviour</w:t>
      </w:r>
      <w:r w:rsidR="00A173E8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were important contributors to </w:t>
      </w:r>
      <w:r w:rsidR="007827BE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future </w:t>
      </w:r>
      <w:r w:rsidR="00A173E8" w:rsidRPr="005A42EE">
        <w:rPr>
          <w:rFonts w:ascii="Times New Roman" w:hAnsi="Times New Roman" w:cs="Times New Roman"/>
          <w:sz w:val="24"/>
          <w:szCs w:val="24"/>
          <w:lang w:val="en-GB"/>
        </w:rPr>
        <w:t>conflicted teacher</w:t>
      </w:r>
      <w:r w:rsidR="002A2352" w:rsidRPr="005A42EE">
        <w:rPr>
          <w:rFonts w:ascii="Times New Roman" w:hAnsi="Times New Roman" w:cs="Times New Roman"/>
          <w:sz w:val="24"/>
          <w:szCs w:val="24"/>
          <w:lang w:val="en-GB"/>
        </w:rPr>
        <w:t>–</w:t>
      </w:r>
      <w:r w:rsidR="00A173E8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student relationships </w:t>
      </w:r>
      <w:r w:rsidR="00A173E8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Skalicka&lt;/Author&gt;&lt;Year&gt;2015&lt;/Year&gt;&lt;RecNum&gt;3597&lt;/RecNum&gt;&lt;DisplayText&gt;(50)&lt;/DisplayText&gt;&lt;record&gt;&lt;rec-number&gt;3597&lt;/rec-number&gt;&lt;foreign-keys&gt;&lt;key app="EN" db-id="5xas0psztvvt5jetzf0vap5hefp2vxsfaerv" timestamp="1504168296"&gt;3597&lt;/key&gt;&lt;/foreign-keys&gt;&lt;ref-type name="Journal Article"&gt;17&lt;/ref-type&gt;&lt;contributors&gt;&lt;authors&gt;&lt;author&gt;Skalicka, V.&lt;/author&gt;&lt;author&gt;Stenseng, F.&lt;/author&gt;&lt;author&gt;Wichstrom, L.&lt;/author&gt;&lt;/authors&gt;&lt;/contributors&gt;&lt;titles&gt;&lt;title&gt;Reciprocal relations between student-teacher conflict, children&amp;apos;s social skills and externalizing behavior: A three-wave longitudinal study from preschool to third grade&lt;/title&gt;&lt;secondary-title&gt;International Journal of Behavioral Development&lt;/secondary-title&gt;&lt;/titles&gt;&lt;periodical&gt;&lt;full-title&gt;International Journal of Behavioral Development&lt;/full-title&gt;&lt;/periodical&gt;&lt;pages&gt;413-425&lt;/pages&gt;&lt;volume&gt;39&lt;/volume&gt;&lt;number&gt;5&lt;/number&gt;&lt;dates&gt;&lt;year&gt;2015&lt;/year&gt;&lt;pub-dates&gt;&lt;date&gt;Sep&lt;/date&gt;&lt;/pub-dates&gt;&lt;/dates&gt;&lt;isbn&gt;0165-0254&lt;/isbn&gt;&lt;accession-num&gt;WOS:000360004200004&lt;/accession-num&gt;&lt;urls&gt;&lt;related-urls&gt;&lt;url&gt;&amp;lt;Go to ISI&amp;gt;://WOS:000360004200004&lt;/url&gt;&lt;/related-urls&gt;&lt;/urls&gt;&lt;electronic-resource-num&gt;10.1177/0165025415584187&lt;/electronic-resource-num&gt;&lt;/record&gt;&lt;/Cite&gt;&lt;/EndNote&gt;</w:instrText>
      </w:r>
      <w:r w:rsidR="00A173E8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0311A6" w:rsidRPr="005A42EE">
        <w:rPr>
          <w:rFonts w:ascii="Times New Roman" w:hAnsi="Times New Roman" w:cs="Times New Roman"/>
          <w:noProof/>
          <w:sz w:val="24"/>
          <w:szCs w:val="24"/>
          <w:lang w:val="en-GB"/>
        </w:rPr>
        <w:t>(50)</w:t>
      </w:r>
      <w:r w:rsidR="00A173E8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070818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C12827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hus, children’s development is affected by an interplay between </w:t>
      </w:r>
      <w:r w:rsidR="00CA479C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C12827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organizational aspects of the </w:t>
      </w:r>
      <w:r w:rsidR="007827BE" w:rsidRPr="005A42EE">
        <w:rPr>
          <w:rFonts w:ascii="Times New Roman" w:hAnsi="Times New Roman" w:cs="Times New Roman"/>
          <w:sz w:val="24"/>
          <w:szCs w:val="24"/>
          <w:lang w:val="en-GB"/>
        </w:rPr>
        <w:t>day</w:t>
      </w:r>
      <w:r w:rsidR="00CA479C" w:rsidRPr="005A42EE">
        <w:rPr>
          <w:rFonts w:ascii="Times New Roman" w:hAnsi="Times New Roman" w:cs="Times New Roman"/>
          <w:sz w:val="24"/>
          <w:szCs w:val="24"/>
          <w:lang w:val="en-GB"/>
        </w:rPr>
        <w:t>-</w:t>
      </w:r>
      <w:r w:rsidR="007827BE" w:rsidRPr="005A42EE">
        <w:rPr>
          <w:rFonts w:ascii="Times New Roman" w:hAnsi="Times New Roman" w:cs="Times New Roman"/>
          <w:sz w:val="24"/>
          <w:szCs w:val="24"/>
          <w:lang w:val="en-GB"/>
        </w:rPr>
        <w:t>care facility</w:t>
      </w:r>
      <w:r w:rsidR="00C12827" w:rsidRPr="005A42EE">
        <w:rPr>
          <w:rFonts w:ascii="Times New Roman" w:hAnsi="Times New Roman" w:cs="Times New Roman"/>
          <w:sz w:val="24"/>
          <w:szCs w:val="24"/>
          <w:lang w:val="en-GB"/>
        </w:rPr>
        <w:t>, the quality of the teacher</w:t>
      </w:r>
      <w:r w:rsidR="00836A40" w:rsidRPr="005A42EE">
        <w:rPr>
          <w:rFonts w:ascii="Times New Roman" w:hAnsi="Times New Roman" w:cs="Times New Roman"/>
          <w:sz w:val="24"/>
          <w:szCs w:val="24"/>
          <w:lang w:val="en-GB"/>
        </w:rPr>
        <w:t>–</w:t>
      </w:r>
      <w:r w:rsidR="00C12827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child relationship and </w:t>
      </w:r>
      <w:r w:rsidR="00CA479C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C12827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characteristics of the child. </w:t>
      </w:r>
      <w:r w:rsidR="0071410E" w:rsidRPr="005A42EE">
        <w:rPr>
          <w:rFonts w:ascii="Times New Roman" w:hAnsi="Times New Roman" w:cs="Times New Roman"/>
          <w:sz w:val="24"/>
          <w:szCs w:val="24"/>
          <w:lang w:val="en-GB"/>
        </w:rPr>
        <w:t>Relationships to peers</w:t>
      </w:r>
      <w:r w:rsidR="007F273C" w:rsidRPr="005A42EE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912CAD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or lack</w:t>
      </w:r>
      <w:r w:rsidR="009179DA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827BE" w:rsidRPr="005A42EE">
        <w:rPr>
          <w:rFonts w:ascii="Times New Roman" w:hAnsi="Times New Roman" w:cs="Times New Roman"/>
          <w:sz w:val="24"/>
          <w:szCs w:val="24"/>
          <w:lang w:val="en-GB"/>
        </w:rPr>
        <w:t>there</w:t>
      </w:r>
      <w:r w:rsidR="009179DA" w:rsidRPr="005A42EE">
        <w:rPr>
          <w:rFonts w:ascii="Times New Roman" w:hAnsi="Times New Roman" w:cs="Times New Roman"/>
          <w:sz w:val="24"/>
          <w:szCs w:val="24"/>
          <w:lang w:val="en-GB"/>
        </w:rPr>
        <w:t>of</w:t>
      </w:r>
      <w:r w:rsidR="007F273C" w:rsidRPr="005A42EE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9179DA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1410E" w:rsidRPr="005A42EE">
        <w:rPr>
          <w:rFonts w:ascii="Times New Roman" w:hAnsi="Times New Roman" w:cs="Times New Roman"/>
          <w:sz w:val="24"/>
          <w:szCs w:val="24"/>
          <w:lang w:val="en-GB"/>
        </w:rPr>
        <w:t>are also influen</w:t>
      </w:r>
      <w:r w:rsidR="00912CAD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ial. </w:t>
      </w:r>
      <w:r w:rsidR="00A15B63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We have </w:t>
      </w:r>
      <w:r w:rsidR="00200F4F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documented </w:t>
      </w:r>
      <w:r w:rsidR="00A15B63" w:rsidRPr="005A42EE">
        <w:rPr>
          <w:rFonts w:ascii="Times New Roman" w:hAnsi="Times New Roman" w:cs="Times New Roman"/>
          <w:sz w:val="24"/>
          <w:szCs w:val="24"/>
          <w:lang w:val="en-GB"/>
        </w:rPr>
        <w:t>that s</w:t>
      </w:r>
      <w:r w:rsidR="00B3476F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ocial exclusion </w:t>
      </w:r>
      <w:r w:rsidR="00C12827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in preschool </w:t>
      </w:r>
      <w:r w:rsidR="00A15B63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amplifies aggressive </w:t>
      </w:r>
      <w:r w:rsidR="00CE5D39" w:rsidRPr="005A42EE">
        <w:rPr>
          <w:rFonts w:ascii="Times New Roman" w:hAnsi="Times New Roman" w:cs="Times New Roman"/>
          <w:sz w:val="24"/>
          <w:szCs w:val="24"/>
          <w:lang w:val="en-GB"/>
        </w:rPr>
        <w:t>behaviour</w:t>
      </w:r>
      <w:r w:rsidR="00A15B63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B3476F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among children </w:t>
      </w:r>
      <w:r w:rsidR="00CA479C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who </w:t>
      </w:r>
      <w:r w:rsidR="00B3476F" w:rsidRPr="005A42EE">
        <w:rPr>
          <w:rFonts w:ascii="Times New Roman" w:hAnsi="Times New Roman" w:cs="Times New Roman"/>
          <w:sz w:val="24"/>
          <w:szCs w:val="24"/>
          <w:lang w:val="en-GB"/>
        </w:rPr>
        <w:t>already behav</w:t>
      </w:r>
      <w:r w:rsidR="00CA479C" w:rsidRPr="005A42EE">
        <w:rPr>
          <w:rFonts w:ascii="Times New Roman" w:hAnsi="Times New Roman" w:cs="Times New Roman"/>
          <w:sz w:val="24"/>
          <w:szCs w:val="24"/>
          <w:lang w:val="en-GB"/>
        </w:rPr>
        <w:t>e</w:t>
      </w:r>
      <w:r w:rsidR="00B3476F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aggressively </w:t>
      </w:r>
      <w:r w:rsidR="00B3476F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Stenseng&lt;/Author&gt;&lt;Year&gt;2014&lt;/Year&gt;&lt;RecNum&gt;3603&lt;/RecNum&gt;&lt;DisplayText&gt;(51)&lt;/DisplayText&gt;&lt;record&gt;&lt;rec-number&gt;3603&lt;/rec-number&gt;&lt;foreign-keys&gt;&lt;key app="EN" db-id="5xas0psztvvt5jetzf0vap5hefp2vxsfaerv" timestamp="1504168354"&gt;3603&lt;/key&gt;&lt;/foreign-keys&gt;&lt;ref-type name="Journal Article"&gt;17&lt;/ref-type&gt;&lt;contributors&gt;&lt;authors&gt;&lt;author&gt;Stenseng, F.&lt;/author&gt;&lt;author&gt;Belsky, J.&lt;/author&gt;&lt;author&gt;Skalicka, V.&lt;/author&gt;&lt;author&gt;Wichstrom, L.&lt;/author&gt;&lt;/authors&gt;&lt;/contributors&gt;&lt;titles&gt;&lt;title&gt;Preschool Social Exclusion, Aggression, and Cooperation: A Longitudinal Evaluation of the Need-to-Belong and the Social-Reconnection Hypotheses&lt;/title&gt;&lt;secondary-title&gt;Personality and Social Psychology Bulletin&lt;/secondary-title&gt;&lt;/titles&gt;&lt;periodical&gt;&lt;full-title&gt;Personality and Social Psychology Bulletin&lt;/full-title&gt;&lt;/periodical&gt;&lt;pages&gt;1637-1647&lt;/pages&gt;&lt;volume&gt;40&lt;/volume&gt;&lt;number&gt;12&lt;/number&gt;&lt;dates&gt;&lt;year&gt;2014&lt;/year&gt;&lt;pub-dates&gt;&lt;date&gt;Dec&lt;/date&gt;&lt;/pub-dates&gt;&lt;/dates&gt;&lt;isbn&gt;0146-1672&lt;/isbn&gt;&lt;accession-num&gt;WOS:000344851000007&lt;/accession-num&gt;&lt;urls&gt;&lt;related-urls&gt;&lt;url&gt;&amp;lt;Go to ISI&amp;gt;://WOS:000344851000007&lt;/url&gt;&lt;/related-urls&gt;&lt;/urls&gt;&lt;electronic-resource-num&gt;10.1177/0146167214554591&lt;/electronic-resource-num&gt;&lt;/record&gt;&lt;/Cite&gt;&lt;/EndNote&gt;</w:instrText>
      </w:r>
      <w:r w:rsidR="00B3476F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0311A6" w:rsidRPr="005A42EE">
        <w:rPr>
          <w:rFonts w:ascii="Times New Roman" w:hAnsi="Times New Roman" w:cs="Times New Roman"/>
          <w:noProof/>
          <w:sz w:val="24"/>
          <w:szCs w:val="24"/>
          <w:lang w:val="en-GB"/>
        </w:rPr>
        <w:t>(51)</w:t>
      </w:r>
      <w:r w:rsidR="00B3476F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CA479C" w:rsidRPr="005A42EE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912CAD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="00CA479C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his </w:t>
      </w:r>
      <w:r w:rsidR="00A15B63" w:rsidRPr="005A42EE">
        <w:rPr>
          <w:rFonts w:ascii="Times New Roman" w:hAnsi="Times New Roman" w:cs="Times New Roman"/>
          <w:sz w:val="24"/>
          <w:szCs w:val="24"/>
          <w:lang w:val="en-GB"/>
        </w:rPr>
        <w:t>negatively impact</w:t>
      </w:r>
      <w:r w:rsidR="009179DA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s children’s </w:t>
      </w:r>
      <w:r w:rsidR="00B3476F" w:rsidRPr="005A42EE">
        <w:rPr>
          <w:rFonts w:ascii="Times New Roman" w:hAnsi="Times New Roman" w:cs="Times New Roman"/>
          <w:sz w:val="24"/>
          <w:szCs w:val="24"/>
          <w:lang w:val="en-GB"/>
        </w:rPr>
        <w:t>development of self-regulation</w:t>
      </w:r>
      <w:r w:rsidR="00C12827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from preschool to first grade </w:t>
      </w:r>
      <w:r w:rsidR="00A15B63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Stenseng&lt;/Author&gt;&lt;Year&gt;2015&lt;/Year&gt;&lt;RecNum&gt;3602&lt;/RecNum&gt;&lt;DisplayText&gt;(52)&lt;/DisplayText&gt;&lt;record&gt;&lt;rec-number&gt;3602&lt;/rec-number&gt;&lt;foreign-keys&gt;&lt;key app="EN" db-id="5xas0psztvvt5jetzf0vap5hefp2vxsfaerv" timestamp="1504168354"&gt;3602&lt;/key&gt;&lt;/foreign-keys&gt;&lt;ref-type name="Journal Article"&gt;17&lt;/ref-type&gt;&lt;contributors&gt;&lt;authors&gt;&lt;author&gt;Stenseng, F.&lt;/author&gt;&lt;author&gt;Belsky, J.&lt;/author&gt;&lt;author&gt;Skalicka, V.&lt;/author&gt;&lt;author&gt;Wichstrom, L.&lt;/author&gt;&lt;/authors&gt;&lt;/contributors&gt;&lt;titles&gt;&lt;title&gt;Social Exclusion Predicts Impaired Self-Regulation: A 2-Year Longitudinal Panel Study Including the Transition from Preschool to School&lt;/title&gt;&lt;secondary-title&gt;Journal of Personality&lt;/secondary-title&gt;&lt;/titles&gt;&lt;periodical&gt;&lt;full-title&gt;Journal of Personality&lt;/full-title&gt;&lt;abbr-1&gt;J. Pers.&lt;/abbr-1&gt;&lt;abbr-2&gt;J Pers&lt;/abbr-2&gt;&lt;/periodical&gt;&lt;pages&gt;212-220&lt;/pages&gt;&lt;volume&gt;83&lt;/volume&gt;&lt;number&gt;2&lt;/number&gt;&lt;dates&gt;&lt;year&gt;2015&lt;/year&gt;&lt;pub-dates&gt;&lt;date&gt;Apr&lt;/date&gt;&lt;/pub-dates&gt;&lt;/dates&gt;&lt;isbn&gt;0022-3506&lt;/isbn&gt;&lt;accession-num&gt;WOS:000351538700008&lt;/accession-num&gt;&lt;urls&gt;&lt;related-urls&gt;&lt;url&gt;&amp;lt;Go to ISI&amp;gt;://WOS:000351538700008&lt;/url&gt;&lt;/related-urls&gt;&lt;/urls&gt;&lt;electronic-resource-num&gt;10.1111/jopy.12096&lt;/electronic-resource-num&gt;&lt;/record&gt;&lt;/Cite&gt;&lt;/EndNote&gt;</w:instrText>
      </w:r>
      <w:r w:rsidR="00A15B63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0311A6" w:rsidRPr="005A42EE">
        <w:rPr>
          <w:rFonts w:ascii="Times New Roman" w:hAnsi="Times New Roman" w:cs="Times New Roman"/>
          <w:noProof/>
          <w:sz w:val="24"/>
          <w:szCs w:val="24"/>
          <w:lang w:val="en-GB"/>
        </w:rPr>
        <w:t>(52)</w:t>
      </w:r>
      <w:r w:rsidR="00A15B63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A15B63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</w:p>
    <w:p w14:paraId="36081C1F" w14:textId="20FC44B9" w:rsidR="00C43275" w:rsidRPr="005A42EE" w:rsidRDefault="00F915BD" w:rsidP="00E30925">
      <w:pPr>
        <w:spacing w:line="48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5A42EE">
        <w:rPr>
          <w:rFonts w:ascii="Times New Roman" w:hAnsi="Times New Roman" w:cs="Times New Roman"/>
          <w:sz w:val="24"/>
          <w:szCs w:val="24"/>
          <w:lang w:val="en-GB"/>
        </w:rPr>
        <w:t>Acknowledging the bidirectionality of children’s social interactions</w:t>
      </w:r>
      <w:r w:rsidR="00CA479C" w:rsidRPr="005A42EE">
        <w:rPr>
          <w:rFonts w:ascii="Times New Roman" w:hAnsi="Times New Roman" w:cs="Times New Roman"/>
          <w:sz w:val="24"/>
          <w:szCs w:val="24"/>
          <w:lang w:val="en-GB"/>
        </w:rPr>
        <w:t>, we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examined reciprocal relations in several of our studies. We </w:t>
      </w:r>
      <w:r w:rsidR="00CA479C" w:rsidRPr="005A42EE">
        <w:rPr>
          <w:rFonts w:ascii="Times New Roman" w:hAnsi="Times New Roman" w:cs="Times New Roman"/>
          <w:sz w:val="24"/>
          <w:szCs w:val="24"/>
          <w:lang w:val="en-GB"/>
        </w:rPr>
        <w:t>demonstrated the existence of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a reciprocal relation between child–teacher conflict and behaviour</w:t>
      </w:r>
      <w:r w:rsidR="00CA479C" w:rsidRPr="005A42EE">
        <w:rPr>
          <w:rFonts w:ascii="Times New Roman" w:hAnsi="Times New Roman" w:cs="Times New Roman"/>
          <w:sz w:val="24"/>
          <w:szCs w:val="24"/>
          <w:lang w:val="en-GB"/>
        </w:rPr>
        <w:t>al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problems from preschool to first grade 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Skalicka&lt;/Author&gt;&lt;Year&gt;2015&lt;/Year&gt;&lt;RecNum&gt;3599&lt;/RecNum&gt;&lt;DisplayText&gt;(22)&lt;/DisplayText&gt;&lt;record&gt;&lt;rec-number&gt;3599&lt;/rec-number&gt;&lt;foreign-keys&gt;&lt;key app="EN" db-id="5xas0psztvvt5jetzf0vap5hefp2vxsfaerv" timestamp="1504168353"&gt;3599&lt;/key&gt;&lt;/foreign-keys&gt;&lt;ref-type name="Journal Article"&gt;17&lt;/ref-type&gt;&lt;contributors&gt;&lt;authors&gt;&lt;author&gt;Skalicka, V.&lt;/author&gt;&lt;author&gt;Belsky, J.&lt;/author&gt;&lt;author&gt;Stenseng, F.&lt;/author&gt;&lt;author&gt;Wichstrom, L.&lt;/author&gt;&lt;/authors&gt;&lt;/contributors&gt;&lt;titles&gt;&lt;title&gt;Reciprocal Relations Between Student-Teacher Relationship and Children&amp;apos;s Behavioral Problems: Moderation by Child-Care Group Size&lt;/title&gt;&lt;secondary-title&gt;Child Development&lt;/secondary-title&gt;&lt;/titles&gt;&lt;periodical&gt;&lt;full-title&gt;Child Development&lt;/full-title&gt;&lt;abbr-1&gt;Child Dev.&lt;/abbr-1&gt;&lt;abbr-2&gt;Child Dev&lt;/abbr-2&gt;&lt;/periodical&gt;&lt;pages&gt;1557-1570&lt;/pages&gt;&lt;volume&gt;86&lt;/volume&gt;&lt;number&gt;5&lt;/number&gt;&lt;dates&gt;&lt;year&gt;2015&lt;/year&gt;&lt;pub-dates&gt;&lt;date&gt;Sep-Oct&lt;/date&gt;&lt;/pub-dates&gt;&lt;/dates&gt;&lt;isbn&gt;0009-3920&lt;/isbn&gt;&lt;accession-num&gt;WOS:000361185700017&lt;/accession-num&gt;&lt;urls&gt;&lt;related-urls&gt;&lt;url&gt;&amp;lt;Go to ISI&amp;gt;://WOS:000361185700017&lt;/url&gt;&lt;/related-urls&gt;&lt;/urls&gt;&lt;electronic-resource-num&gt;10.1111/cdev.12400&lt;/electronic-resource-num&gt;&lt;/record&gt;&lt;/Cite&gt;&lt;/EndNote&gt;</w:instrTex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0311A6" w:rsidRPr="005A42EE">
        <w:rPr>
          <w:rFonts w:ascii="Times New Roman" w:hAnsi="Times New Roman" w:cs="Times New Roman"/>
          <w:noProof/>
          <w:sz w:val="24"/>
          <w:szCs w:val="24"/>
          <w:lang w:val="en-GB"/>
        </w:rPr>
        <w:t>(22)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and between</w:t>
      </w:r>
      <w:r w:rsidR="005154F8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A15B63" w:rsidRPr="005A42EE">
        <w:rPr>
          <w:rFonts w:ascii="Times New Roman" w:hAnsi="Times New Roman" w:cs="Times New Roman"/>
          <w:sz w:val="24"/>
          <w:szCs w:val="24"/>
          <w:lang w:val="en-GB"/>
        </w:rPr>
        <w:t>social exclusion and self-regulation</w:t>
      </w:r>
      <w:r w:rsidR="00CA479C" w:rsidRPr="005A42EE">
        <w:rPr>
          <w:rFonts w:ascii="Times New Roman" w:hAnsi="Times New Roman" w:cs="Times New Roman"/>
          <w:sz w:val="24"/>
          <w:szCs w:val="24"/>
          <w:lang w:val="en-GB"/>
        </w:rPr>
        <w:t>;</w:t>
      </w:r>
      <w:r w:rsidR="00A15B63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lower levels of self-regulation forecast</w:t>
      </w:r>
      <w:r w:rsidR="00CA479C" w:rsidRPr="005A42EE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A15B63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but </w:t>
      </w:r>
      <w:r w:rsidR="00CA479C" w:rsidRPr="005A42EE">
        <w:rPr>
          <w:rFonts w:ascii="Times New Roman" w:hAnsi="Times New Roman" w:cs="Times New Roman"/>
          <w:sz w:val="24"/>
          <w:szCs w:val="24"/>
          <w:lang w:val="en-GB"/>
        </w:rPr>
        <w:t>were</w:t>
      </w:r>
      <w:r w:rsidR="007F273C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A15B63" w:rsidRPr="005A42EE">
        <w:rPr>
          <w:rFonts w:ascii="Times New Roman" w:hAnsi="Times New Roman" w:cs="Times New Roman"/>
          <w:sz w:val="24"/>
          <w:szCs w:val="24"/>
          <w:lang w:val="en-GB"/>
        </w:rPr>
        <w:t>also prospectively predicted</w:t>
      </w:r>
      <w:r w:rsidR="00CA479C" w:rsidRPr="005A42EE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A15B63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by social exclusion </w:t>
      </w:r>
      <w:r w:rsidR="00B3476F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Stenseng&lt;/Author&gt;&lt;Year&gt;2015&lt;/Year&gt;&lt;RecNum&gt;3602&lt;/RecNum&gt;&lt;DisplayText&gt;(52)&lt;/DisplayText&gt;&lt;record&gt;&lt;rec-number&gt;3602&lt;/rec-number&gt;&lt;foreign-keys&gt;&lt;key app="EN" db-id="5xas0psztvvt5jetzf0vap5hefp2vxsfaerv" timestamp="1504168354"&gt;3602&lt;/key&gt;&lt;/foreign-keys&gt;&lt;ref-type name="Journal Article"&gt;17&lt;/ref-type&gt;&lt;contributors&gt;&lt;authors&gt;&lt;author&gt;Stenseng, F.&lt;/author&gt;&lt;author&gt;Belsky, J.&lt;/author&gt;&lt;author&gt;Skalicka, V.&lt;/author&gt;&lt;author&gt;Wichstrom, L.&lt;/author&gt;&lt;/authors&gt;&lt;/contributors&gt;&lt;titles&gt;&lt;title&gt;Social Exclusion Predicts Impaired Self-Regulation: A 2-Year Longitudinal Panel Study Including the Transition from Preschool to School&lt;/title&gt;&lt;secondary-title&gt;Journal of Personality&lt;/secondary-title&gt;&lt;/titles&gt;&lt;periodical&gt;&lt;full-title&gt;Journal of Personality&lt;/full-title&gt;&lt;abbr-1&gt;J. Pers.&lt;/abbr-1&gt;&lt;abbr-2&gt;J Pers&lt;/abbr-2&gt;&lt;/periodical&gt;&lt;pages&gt;212-220&lt;/pages&gt;&lt;volume&gt;83&lt;/volume&gt;&lt;number&gt;2&lt;/number&gt;&lt;dates&gt;&lt;year&gt;2015&lt;/year&gt;&lt;pub-dates&gt;&lt;date&gt;Apr&lt;/date&gt;&lt;/pub-dates&gt;&lt;/dates&gt;&lt;isbn&gt;0022-3506&lt;/isbn&gt;&lt;accession-num&gt;WOS:000351538700008&lt;/accession-num&gt;&lt;urls&gt;&lt;related-urls&gt;&lt;url&gt;&amp;lt;Go to ISI&amp;gt;://WOS:000351538700008&lt;/url&gt;&lt;/related-urls&gt;&lt;/urls&gt;&lt;electronic-resource-num&gt;10.1111/jopy.12096&lt;/electronic-resource-num&gt;&lt;/record&gt;&lt;/Cite&gt;&lt;/EndNote&gt;</w:instrText>
      </w:r>
      <w:r w:rsidR="00B3476F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0311A6" w:rsidRPr="005A42EE">
        <w:rPr>
          <w:rFonts w:ascii="Times New Roman" w:hAnsi="Times New Roman" w:cs="Times New Roman"/>
          <w:noProof/>
          <w:sz w:val="24"/>
          <w:szCs w:val="24"/>
          <w:lang w:val="en-GB"/>
        </w:rPr>
        <w:t>(52)</w:t>
      </w:r>
      <w:r w:rsidR="00B3476F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B3476F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A15B63" w:rsidRPr="005A42EE">
        <w:rPr>
          <w:rFonts w:ascii="Times New Roman" w:hAnsi="Times New Roman" w:cs="Times New Roman"/>
          <w:sz w:val="24"/>
          <w:szCs w:val="24"/>
          <w:lang w:val="en-GB"/>
        </w:rPr>
        <w:t>In the same line of research</w:t>
      </w:r>
      <w:r w:rsidR="007F273C" w:rsidRPr="005A42EE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A15B63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we </w:t>
      </w:r>
      <w:r w:rsidR="00A15E42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have </w:t>
      </w:r>
      <w:r w:rsidR="00CA479C" w:rsidRPr="005A42EE">
        <w:rPr>
          <w:rFonts w:ascii="Times New Roman" w:hAnsi="Times New Roman" w:cs="Times New Roman"/>
          <w:sz w:val="24"/>
          <w:szCs w:val="24"/>
          <w:lang w:val="en-GB"/>
        </w:rPr>
        <w:t>shown</w:t>
      </w:r>
      <w:r w:rsidR="00A15B63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that </w:t>
      </w:r>
      <w:r w:rsidR="00B3476F" w:rsidRPr="005A42EE">
        <w:rPr>
          <w:rFonts w:ascii="Times New Roman" w:hAnsi="Times New Roman" w:cs="Times New Roman"/>
          <w:sz w:val="24"/>
          <w:szCs w:val="24"/>
          <w:lang w:val="en-GB"/>
        </w:rPr>
        <w:t>ADHD symptoms at age 4 predict more peer rejection at age 6</w:t>
      </w:r>
      <w:r w:rsidR="006776A0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and that </w:t>
      </w:r>
      <w:r w:rsidR="00B3476F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peer </w:t>
      </w:r>
      <w:r w:rsidR="00B3476F" w:rsidRPr="005A42EE">
        <w:rPr>
          <w:rFonts w:ascii="Times New Roman" w:hAnsi="Times New Roman" w:cs="Times New Roman"/>
          <w:sz w:val="24"/>
          <w:szCs w:val="24"/>
          <w:lang w:val="en-GB"/>
        </w:rPr>
        <w:lastRenderedPageBreak/>
        <w:t>rejection at age 4 predict</w:t>
      </w:r>
      <w:r w:rsidR="007F273C" w:rsidRPr="005A42EE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B3476F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more symptoms </w:t>
      </w:r>
      <w:r w:rsidR="009179DA" w:rsidRPr="005A42EE">
        <w:rPr>
          <w:rFonts w:ascii="Times New Roman" w:hAnsi="Times New Roman" w:cs="Times New Roman"/>
          <w:sz w:val="24"/>
          <w:szCs w:val="24"/>
          <w:lang w:val="en-GB"/>
        </w:rPr>
        <w:t>o</w:t>
      </w:r>
      <w:r w:rsidR="00A15B63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f ADHD </w:t>
      </w:r>
      <w:r w:rsidR="00B3476F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at age 6 </w:t>
      </w:r>
      <w:r w:rsidR="00B3476F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Stenseng&lt;/Author&gt;&lt;Year&gt;2016&lt;/Year&gt;&lt;RecNum&gt;3598&lt;/RecNum&gt;&lt;DisplayText&gt;(24)&lt;/DisplayText&gt;&lt;record&gt;&lt;rec-number&gt;3598&lt;/rec-number&gt;&lt;foreign-keys&gt;&lt;key app="EN" db-id="5xas0psztvvt5jetzf0vap5hefp2vxsfaerv" timestamp="1504168349"&gt;3598&lt;/key&gt;&lt;/foreign-keys&gt;&lt;ref-type name="Journal Article"&gt;17&lt;/ref-type&gt;&lt;contributors&gt;&lt;authors&gt;&lt;author&gt;Stenseng, F.&lt;/author&gt;&lt;author&gt;Belsky, J.&lt;/author&gt;&lt;author&gt;Skalicka, V.&lt;/author&gt;&lt;author&gt;Wichstrom, L.&lt;/author&gt;&lt;/authors&gt;&lt;/contributors&gt;&lt;titles&gt;&lt;title&gt;Peer Rejection and Attention Deficit Hyperactivity Disorder Symptoms: Reciprocal Relations Through Ages 4, 6, and 8&lt;/title&gt;&lt;secondary-title&gt;Child Development&lt;/secondary-title&gt;&lt;/titles&gt;&lt;periodical&gt;&lt;full-title&gt;Child Development&lt;/full-title&gt;&lt;abbr-1&gt;Child Dev.&lt;/abbr-1&gt;&lt;abbr-2&gt;Child Dev&lt;/abbr-2&gt;&lt;/periodical&gt;&lt;pages&gt;365-373&lt;/pages&gt;&lt;volume&gt;87&lt;/volume&gt;&lt;number&gt;2&lt;/number&gt;&lt;dates&gt;&lt;year&gt;2016&lt;/year&gt;&lt;pub-dates&gt;&lt;date&gt;Mar-Apr&lt;/date&gt;&lt;/pub-dates&gt;&lt;/dates&gt;&lt;isbn&gt;0009-3920&lt;/isbn&gt;&lt;accession-num&gt;WOS:000373398500002&lt;/accession-num&gt;&lt;urls&gt;&lt;related-urls&gt;&lt;url&gt;&amp;lt;Go to ISI&amp;gt;://WOS:000373398500002&lt;/url&gt;&lt;/related-urls&gt;&lt;/urls&gt;&lt;electronic-resource-num&gt;10.1111/cdev.12471&lt;/electronic-resource-num&gt;&lt;/record&gt;&lt;/Cite&gt;&lt;/EndNote&gt;</w:instrText>
      </w:r>
      <w:r w:rsidR="00B3476F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0311A6" w:rsidRPr="005A42EE">
        <w:rPr>
          <w:rFonts w:ascii="Times New Roman" w:hAnsi="Times New Roman" w:cs="Times New Roman"/>
          <w:noProof/>
          <w:sz w:val="24"/>
          <w:szCs w:val="24"/>
          <w:lang w:val="en-GB"/>
        </w:rPr>
        <w:t>(24)</w:t>
      </w:r>
      <w:r w:rsidR="00B3476F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B3476F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C12827" w:rsidRPr="005A42EE">
        <w:rPr>
          <w:rFonts w:ascii="Times New Roman" w:hAnsi="Times New Roman" w:cs="Times New Roman"/>
          <w:sz w:val="24"/>
          <w:szCs w:val="24"/>
          <w:lang w:val="en-GB"/>
        </w:rPr>
        <w:t>Moving beyond simply establishing prospective relations between potential predictors and their outcomes, the longitudinal design of TESS and the breadth of factors captured</w:t>
      </w:r>
      <w:r w:rsidR="002A2352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have enabled us to</w:t>
      </w:r>
      <w:r w:rsidR="00C12827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1410E" w:rsidRPr="005A42EE">
        <w:rPr>
          <w:rFonts w:ascii="Times New Roman" w:hAnsi="Times New Roman" w:cs="Times New Roman"/>
          <w:sz w:val="24"/>
          <w:szCs w:val="24"/>
          <w:lang w:val="en-GB"/>
        </w:rPr>
        <w:t>exam</w:t>
      </w:r>
      <w:r w:rsidR="009179DA" w:rsidRPr="005A42EE">
        <w:rPr>
          <w:rFonts w:ascii="Times New Roman" w:hAnsi="Times New Roman" w:cs="Times New Roman"/>
          <w:sz w:val="24"/>
          <w:szCs w:val="24"/>
          <w:lang w:val="en-GB"/>
        </w:rPr>
        <w:t>ine</w:t>
      </w:r>
      <w:r w:rsidR="00C43275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moderators, mediators and interaction</w:t>
      </w:r>
      <w:r w:rsidR="007F273C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43275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effects. </w:t>
      </w:r>
      <w:r w:rsidR="00AF03FC" w:rsidRPr="005A42EE">
        <w:rPr>
          <w:rFonts w:ascii="Times New Roman" w:hAnsi="Times New Roman" w:cs="Times New Roman"/>
          <w:sz w:val="24"/>
          <w:szCs w:val="24"/>
          <w:lang w:val="en-GB"/>
        </w:rPr>
        <w:t>In several papers</w:t>
      </w:r>
      <w:r w:rsidR="007F273C" w:rsidRPr="005A42EE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AF03FC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we have </w:t>
      </w:r>
      <w:r w:rsidR="00C43275" w:rsidRPr="005A42EE">
        <w:rPr>
          <w:rFonts w:ascii="Times New Roman" w:hAnsi="Times New Roman" w:cs="Times New Roman"/>
          <w:sz w:val="24"/>
          <w:szCs w:val="24"/>
          <w:lang w:val="en-GB"/>
        </w:rPr>
        <w:t>test</w:t>
      </w:r>
      <w:r w:rsidR="00AF03FC" w:rsidRPr="005A42EE">
        <w:rPr>
          <w:rFonts w:ascii="Times New Roman" w:hAnsi="Times New Roman" w:cs="Times New Roman"/>
          <w:sz w:val="24"/>
          <w:szCs w:val="24"/>
          <w:lang w:val="en-GB"/>
        </w:rPr>
        <w:t>ed</w:t>
      </w:r>
      <w:r w:rsidR="00C43275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the differential susceptibility model</w:t>
      </w:r>
      <w:r w:rsidR="0071410E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of child development</w:t>
      </w:r>
      <w:r w:rsidR="00C43275" w:rsidRPr="005A42EE">
        <w:rPr>
          <w:rFonts w:ascii="Times New Roman" w:hAnsi="Times New Roman" w:cs="Times New Roman"/>
          <w:sz w:val="24"/>
          <w:szCs w:val="24"/>
          <w:lang w:val="en-GB"/>
        </w:rPr>
        <w:t>, which states that putatively vulnerable children (e.g.</w:t>
      </w:r>
      <w:r w:rsidR="007F273C" w:rsidRPr="005A42EE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C43275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genetic-wise) are also more susceptible to supportive or positive experiences </w:t>
      </w:r>
      <w:r w:rsidR="007F273C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43275" w:rsidRPr="005A42EE">
        <w:rPr>
          <w:rFonts w:ascii="Times New Roman" w:hAnsi="Times New Roman" w:cs="Times New Roman"/>
          <w:sz w:val="24"/>
          <w:szCs w:val="24"/>
          <w:lang w:val="en-GB"/>
        </w:rPr>
        <w:t>and</w:t>
      </w:r>
      <w:r w:rsidR="007F273C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are</w:t>
      </w:r>
      <w:r w:rsidR="00C43275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thus more developmentally plastic, </w:t>
      </w:r>
      <w:r w:rsidR="00836A40" w:rsidRPr="005A42EE">
        <w:rPr>
          <w:rFonts w:ascii="Times New Roman" w:hAnsi="Times New Roman" w:cs="Times New Roman"/>
          <w:sz w:val="24"/>
          <w:szCs w:val="24"/>
          <w:lang w:val="en-GB"/>
        </w:rPr>
        <w:t>‘</w:t>
      </w:r>
      <w:r w:rsidR="00C43275" w:rsidRPr="005A42EE">
        <w:rPr>
          <w:rFonts w:ascii="Times New Roman" w:hAnsi="Times New Roman" w:cs="Times New Roman"/>
          <w:sz w:val="24"/>
          <w:szCs w:val="24"/>
          <w:lang w:val="en-GB"/>
        </w:rPr>
        <w:t>for better and for worse</w:t>
      </w:r>
      <w:r w:rsidR="00836A40" w:rsidRPr="005A42EE">
        <w:rPr>
          <w:rFonts w:ascii="Times New Roman" w:hAnsi="Times New Roman" w:cs="Times New Roman"/>
          <w:sz w:val="24"/>
          <w:szCs w:val="24"/>
          <w:lang w:val="en-GB"/>
        </w:rPr>
        <w:t>’</w:t>
      </w:r>
      <w:r w:rsidR="00C43275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43275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Belsky&lt;/Author&gt;&lt;Year&gt;2009&lt;/Year&gt;&lt;RecNum&gt;2000&lt;/RecNum&gt;&lt;DisplayText&gt;(53)&lt;/DisplayText&gt;&lt;record&gt;&lt;rec-number&gt;2000&lt;/rec-number&gt;&lt;foreign-keys&gt;&lt;key app="EN" db-id="5xas0psztvvt5jetzf0vap5hefp2vxsfaerv" timestamp="1369213845"&gt;2000&lt;/key&gt;&lt;/foreign-keys&gt;&lt;ref-type name="Journal Article"&gt;17&lt;/ref-type&gt;&lt;contributors&gt;&lt;authors&gt;&lt;author&gt;Belsky, J.&lt;/author&gt;&lt;author&gt;Pluess, M.&lt;/author&gt;&lt;/authors&gt;&lt;/contributors&gt;&lt;titles&gt;&lt;title&gt;Beyond Diathesis Stress: Differential Susceptibility to Environmental Influences&lt;/title&gt;&lt;secondary-title&gt;Psychological Bulletin&lt;/secondary-title&gt;&lt;/titles&gt;&lt;periodical&gt;&lt;full-title&gt;Psychological Bulletin&lt;/full-title&gt;&lt;abbr-1&gt;Psychol. Bull.&lt;/abbr-1&gt;&lt;abbr-2&gt;Psychol Bull&lt;/abbr-2&gt;&lt;/periodical&gt;&lt;pages&gt;885-908&lt;/pages&gt;&lt;volume&gt;135&lt;/volume&gt;&lt;number&gt;6&lt;/number&gt;&lt;dates&gt;&lt;year&gt;2009&lt;/year&gt;&lt;pub-dates&gt;&lt;date&gt;Nov&lt;/date&gt;&lt;/pub-dates&gt;&lt;/dates&gt;&lt;isbn&gt;0033-2909&lt;/isbn&gt;&lt;accession-num&gt;WOS:000271254200005&lt;/accession-num&gt;&lt;urls&gt;&lt;related-urls&gt;&lt;url&gt;&amp;lt;Go to ISI&amp;gt;://WOS:000271254200005&lt;/url&gt;&lt;/related-urls&gt;&lt;/urls&gt;&lt;electronic-resource-num&gt;10.1037/a0017376&lt;/electronic-resource-num&gt;&lt;/record&gt;&lt;/Cite&gt;&lt;/EndNote&gt;</w:instrText>
      </w:r>
      <w:r w:rsidR="00C43275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0311A6" w:rsidRPr="005A42EE">
        <w:rPr>
          <w:rFonts w:ascii="Times New Roman" w:hAnsi="Times New Roman" w:cs="Times New Roman"/>
          <w:noProof/>
          <w:sz w:val="24"/>
          <w:szCs w:val="24"/>
          <w:lang w:val="en-GB"/>
        </w:rPr>
        <w:t>(53)</w:t>
      </w:r>
      <w:r w:rsidR="00C43275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C43275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. In accordance with </w:t>
      </w:r>
      <w:r w:rsidR="00CA479C" w:rsidRPr="005A42EE">
        <w:rPr>
          <w:rFonts w:ascii="Times New Roman" w:hAnsi="Times New Roman" w:cs="Times New Roman"/>
          <w:sz w:val="24"/>
          <w:szCs w:val="24"/>
          <w:lang w:val="en-GB"/>
        </w:rPr>
        <w:t>this</w:t>
      </w:r>
      <w:r w:rsidR="00200F4F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43275" w:rsidRPr="005A42EE">
        <w:rPr>
          <w:rFonts w:ascii="Times New Roman" w:hAnsi="Times New Roman" w:cs="Times New Roman"/>
          <w:sz w:val="24"/>
          <w:szCs w:val="24"/>
          <w:lang w:val="en-GB"/>
        </w:rPr>
        <w:t>theoretical framework</w:t>
      </w:r>
      <w:r w:rsidR="007F273C" w:rsidRPr="005A42EE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C43275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we have shown that </w:t>
      </w:r>
      <w:r w:rsidR="008F2C8E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increased attachment security </w:t>
      </w:r>
      <w:r w:rsidR="0098234F" w:rsidRPr="005A42EE">
        <w:rPr>
          <w:rFonts w:ascii="Times New Roman" w:hAnsi="Times New Roman" w:cs="Times New Roman"/>
          <w:sz w:val="24"/>
          <w:szCs w:val="24"/>
          <w:lang w:val="en-GB"/>
        </w:rPr>
        <w:t>(from age</w:t>
      </w:r>
      <w:r w:rsidR="00F62EC5" w:rsidRPr="005A42EE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98234F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4 to 6) predicted </w:t>
      </w:r>
      <w:r w:rsidR="005B0889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improved </w:t>
      </w:r>
      <w:r w:rsidR="0098234F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emotion regulation (from age 6 to 8) and </w:t>
      </w:r>
      <w:r w:rsidR="00AF03FC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hat </w:t>
      </w:r>
      <w:r w:rsidR="0098234F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his effect </w:t>
      </w:r>
      <w:r w:rsidR="00F62EC5" w:rsidRPr="005A42EE">
        <w:rPr>
          <w:rFonts w:ascii="Times New Roman" w:hAnsi="Times New Roman" w:cs="Times New Roman"/>
          <w:sz w:val="24"/>
          <w:szCs w:val="24"/>
          <w:lang w:val="en-GB"/>
        </w:rPr>
        <w:t>was</w:t>
      </w:r>
      <w:r w:rsidR="0098234F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most pronounced among children who were homozygous for the 5-HTTLPR-S allele </w:t>
      </w:r>
      <w:r w:rsidR="0098234F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Viddal&lt;/Author&gt;&lt;Year&gt;2017&lt;/Year&gt;&lt;RecNum&gt;3593&lt;/RecNum&gt;&lt;DisplayText&gt;(20)&lt;/DisplayText&gt;&lt;record&gt;&lt;rec-number&gt;3593&lt;/rec-number&gt;&lt;foreign-keys&gt;&lt;key app="EN" db-id="5xas0psztvvt5jetzf0vap5hefp2vxsfaerv" timestamp="1498484592"&gt;3593&lt;/key&gt;&lt;/foreign-keys&gt;&lt;ref-type name="Journal Article"&gt;17&lt;/ref-type&gt;&lt;contributors&gt;&lt;authors&gt;&lt;author&gt;Viddal, K. R.&lt;/author&gt;&lt;author&gt;Berg-Nielsen, T. S.&lt;/author&gt;&lt;author&gt;Belsky, J.&lt;/author&gt;&lt;author&gt;Wichstrom, L.&lt;/author&gt;&lt;/authors&gt;&lt;/contributors&gt;&lt;auth-address&gt;Department of Psychology, Norwegian University of Science and Technology (NTNU).&amp;#xD;The Center for Child and Adolescent Mental Health (RBUP), Eastern and Southern Norway.&amp;#xD;Department of Human Ecology, University of California.&amp;#xD;Department of Psychology, NTNU and NTNU Social Science.&lt;/auth-address&gt;&lt;titles&gt;&lt;title&gt;Change in attachment predicts change in emotion regulation particularly among 5-HTTLPR short-allele homozygotes&lt;/title&gt;&lt;secondary-title&gt;Dev Psychol&lt;/secondary-title&gt;&lt;alt-title&gt;Developmental psychology&lt;/alt-title&gt;&lt;/titles&gt;&lt;periodical&gt;&lt;full-title&gt;Developmental Psychology&lt;/full-title&gt;&lt;abbr-1&gt;Dev. Psychol.&lt;/abbr-1&gt;&lt;abbr-2&gt;Dev Psychol&lt;/abbr-2&gt;&lt;/periodical&gt;&lt;alt-periodical&gt;&lt;full-title&gt;Developmental Psychology&lt;/full-title&gt;&lt;abbr-1&gt;Dev. Psychol.&lt;/abbr-1&gt;&lt;abbr-2&gt;Dev Psychol&lt;/abbr-2&gt;&lt;/alt-periodical&gt;&lt;pages&gt;1316-1329&lt;/pages&gt;&lt;volume&gt;53&lt;/volume&gt;&lt;number&gt;7&lt;/number&gt;&lt;edition&gt;2017/04/18&lt;/edition&gt;&lt;dates&gt;&lt;year&gt;2017&lt;/year&gt;&lt;pub-dates&gt;&lt;date&gt;Jul&lt;/date&gt;&lt;/pub-dates&gt;&lt;/dates&gt;&lt;isbn&gt;0012-1649&lt;/isbn&gt;&lt;accession-num&gt;28414511&lt;/accession-num&gt;&lt;urls&gt;&lt;/urls&gt;&lt;electronic-resource-num&gt;10.1037/dev0000321&lt;/electronic-resource-num&gt;&lt;remote-database-provider&gt;NLM&lt;/remote-database-provider&gt;&lt;language&gt;eng&lt;/language&gt;&lt;/record&gt;&lt;/Cite&gt;&lt;/EndNote&gt;</w:instrText>
      </w:r>
      <w:r w:rsidR="0098234F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0311A6" w:rsidRPr="005A42EE">
        <w:rPr>
          <w:rFonts w:ascii="Times New Roman" w:hAnsi="Times New Roman" w:cs="Times New Roman"/>
          <w:noProof/>
          <w:sz w:val="24"/>
          <w:szCs w:val="24"/>
          <w:lang w:val="en-GB"/>
        </w:rPr>
        <w:t>(20)</w:t>
      </w:r>
      <w:r w:rsidR="0098234F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F62EC5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. Additionally, </w:t>
      </w:r>
      <w:r w:rsidR="000B0329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val homozygotes (Catechol-Omethyltransferase Val158Met (COMT), a common, functional polymorphism that has been implicated in aggression </w:t>
      </w:r>
      <w:r w:rsidR="000B0329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Hygen&lt;/Author&gt;&lt;Year&gt;2014&lt;/Year&gt;&lt;RecNum&gt;3611&lt;/RecNum&gt;&lt;DisplayText&gt;(54)&lt;/DisplayText&gt;&lt;record&gt;&lt;rec-number&gt;3611&lt;/rec-number&gt;&lt;foreign-keys&gt;&lt;key app="EN" db-id="5xas0psztvvt5jetzf0vap5hefp2vxsfaerv" timestamp="1504595329"&gt;3611&lt;/key&gt;&lt;/foreign-keys&gt;&lt;ref-type name="Journal Article"&gt;17&lt;/ref-type&gt;&lt;contributors&gt;&lt;authors&gt;&lt;author&gt;Hygen, B. W.&lt;/author&gt;&lt;author&gt;Guzey, I. C.&lt;/author&gt;&lt;author&gt;Belsky, J.&lt;/author&gt;&lt;author&gt;Berg-Nielsen, T. S.&lt;/author&gt;&lt;author&gt;Wichstrom, L.&lt;/author&gt;&lt;/authors&gt;&lt;/contributors&gt;&lt;titles&gt;&lt;title&gt;Catechol-O-methyltransferase Val158Met genotype moderates the effect of disorganized attachment on social development in young children&lt;/title&gt;&lt;secondary-title&gt;Development and Psychopathology&lt;/secondary-title&gt;&lt;/titles&gt;&lt;periodical&gt;&lt;full-title&gt;Development and Psychopathology&lt;/full-title&gt;&lt;abbr-1&gt;Dev. Psychopathol.&lt;/abbr-1&gt;&lt;abbr-2&gt;Dev Psychopathol&lt;/abbr-2&gt;&lt;abbr-3&gt;Development &amp;amp; Psychopathology&lt;/abbr-3&gt;&lt;/periodical&gt;&lt;pages&gt;947-961&lt;/pages&gt;&lt;volume&gt;26&lt;/volume&gt;&lt;number&gt;4&lt;/number&gt;&lt;dates&gt;&lt;year&gt;2014&lt;/year&gt;&lt;pub-dates&gt;&lt;date&gt;Nov&lt;/date&gt;&lt;/pub-dates&gt;&lt;/dates&gt;&lt;isbn&gt;0954-5794&lt;/isbn&gt;&lt;accession-num&gt;WOS:000344140900006&lt;/accession-num&gt;&lt;urls&gt;&lt;related-urls&gt;&lt;url&gt;&amp;lt;Go to ISI&amp;gt;://WOS:000344140900006&lt;/url&gt;&lt;/related-urls&gt;&lt;/urls&gt;&lt;electronic-resource-num&gt;10.1017/s0954579414000492&lt;/electronic-resource-num&gt;&lt;/record&gt;&lt;/Cite&gt;&lt;/EndNote&gt;</w:instrText>
      </w:r>
      <w:r w:rsidR="000B0329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0311A6" w:rsidRPr="005A42EE">
        <w:rPr>
          <w:rFonts w:ascii="Times New Roman" w:hAnsi="Times New Roman" w:cs="Times New Roman"/>
          <w:noProof/>
          <w:sz w:val="24"/>
          <w:szCs w:val="24"/>
          <w:lang w:val="en-GB"/>
        </w:rPr>
        <w:t>(54)</w:t>
      </w:r>
      <w:r w:rsidR="000B0329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0B0329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) are more </w:t>
      </w:r>
      <w:r w:rsidR="00F62EC5" w:rsidRPr="005A42EE">
        <w:rPr>
          <w:rFonts w:ascii="Times New Roman" w:hAnsi="Times New Roman" w:cs="Times New Roman"/>
          <w:sz w:val="24"/>
          <w:szCs w:val="24"/>
          <w:lang w:val="en-GB"/>
        </w:rPr>
        <w:t>susceptible</w:t>
      </w:r>
      <w:r w:rsidR="000B0329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to the effect</w:t>
      </w:r>
      <w:r w:rsidR="00F62EC5" w:rsidRPr="005A42EE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0B0329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of serious life events on aggression</w:t>
      </w:r>
      <w:r w:rsidR="00F62EC5" w:rsidRPr="005A42EE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0B0329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1B2E9E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and when parenting changed for the worse, so did </w:t>
      </w:r>
      <w:r w:rsidR="00F62EC5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1B2E9E" w:rsidRPr="005A42EE">
        <w:rPr>
          <w:rFonts w:ascii="Times New Roman" w:hAnsi="Times New Roman" w:cs="Times New Roman"/>
          <w:sz w:val="24"/>
          <w:szCs w:val="24"/>
          <w:lang w:val="en-GB"/>
        </w:rPr>
        <w:t>children’s relationship</w:t>
      </w:r>
      <w:r w:rsidR="00F62EC5" w:rsidRPr="005A42EE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1B2E9E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with teachers, whereas when parenting changed for the better, the teacher–child relationships improved accordingly, but only for children who were homozygous for the A allele of rs53576 (AA carriers) (a polymorphism related to the child’s oxytocin receptor gene (OXTR)) </w:t>
      </w:r>
      <w:r w:rsidR="001B2E9E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Hygen&lt;/Author&gt;&lt;Year&gt;2017&lt;/Year&gt;&lt;RecNum&gt;3605&lt;/RecNum&gt;&lt;DisplayText&gt;(55)&lt;/DisplayText&gt;&lt;record&gt;&lt;rec-number&gt;3605&lt;/rec-number&gt;&lt;foreign-keys&gt;&lt;key app="EN" db-id="5xas0psztvvt5jetzf0vap5hefp2vxsfaerv" timestamp="1504170835"&gt;3605&lt;/key&gt;&lt;/foreign-keys&gt;&lt;ref-type name="Journal Article"&gt;17&lt;/ref-type&gt;&lt;contributors&gt;&lt;authors&gt;&lt;author&gt;Hygen, B. W.&lt;/author&gt;&lt;author&gt;Belsky, J.&lt;/author&gt;&lt;author&gt;Li, Z.&lt;/author&gt;&lt;author&gt;Stenseng, F.&lt;/author&gt;&lt;author&gt;Guzey, I. C.&lt;/author&gt;&lt;author&gt;Wichstrom, L.&lt;/author&gt;&lt;/authors&gt;&lt;/contributors&gt;&lt;auth-address&gt;Department of Psychology, Norwegian University of Science and Technology.&amp;#xD;Department of Human Ecology, University of California, Davis.&amp;#xD;Regional Centre for Child and Youth Mental Health and Child Welfare, Norwegian University of Science and Technology.&amp;#xD;Department of Neuroscience, Norwegian University of Science and Technology.&lt;/auth-address&gt;&lt;titles&gt;&lt;title&gt;Change in parenting, change in student-teacher relationships, and oxytocin receptor gene (OXTR): Testing a gene-x-environment (GxE) hypothesis in two samples&lt;/title&gt;&lt;secondary-title&gt;Dev Psychol&lt;/secondary-title&gt;&lt;alt-title&gt;Developmental psychology&lt;/alt-title&gt;&lt;/titles&gt;&lt;periodical&gt;&lt;full-title&gt;Developmental Psychology&lt;/full-title&gt;&lt;abbr-1&gt;Dev. Psychol.&lt;/abbr-1&gt;&lt;abbr-2&gt;Dev Psychol&lt;/abbr-2&gt;&lt;/periodical&gt;&lt;alt-periodical&gt;&lt;full-title&gt;Developmental Psychology&lt;/full-title&gt;&lt;abbr-1&gt;Dev. Psychol.&lt;/abbr-1&gt;&lt;abbr-2&gt;Dev Psychol&lt;/abbr-2&gt;&lt;/alt-periodical&gt;&lt;pages&gt;1300-1315&lt;/pages&gt;&lt;volume&gt;53&lt;/volume&gt;&lt;number&gt;7&lt;/number&gt;&lt;edition&gt;2017/05/05&lt;/edition&gt;&lt;dates&gt;&lt;year&gt;2017&lt;/year&gt;&lt;pub-dates&gt;&lt;date&gt;Jul&lt;/date&gt;&lt;/pub-dates&gt;&lt;/dates&gt;&lt;isbn&gt;0012-1649&lt;/isbn&gt;&lt;accession-num&gt;28471218&lt;/accession-num&gt;&lt;urls&gt;&lt;/urls&gt;&lt;electronic-resource-num&gt;10.1037/dev0000333&lt;/electronic-resource-num&gt;&lt;remote-database-provider&gt;NLM&lt;/remote-database-provider&gt;&lt;language&gt;eng&lt;/language&gt;&lt;/record&gt;&lt;/Cite&gt;&lt;/EndNote&gt;</w:instrText>
      </w:r>
      <w:r w:rsidR="001B2E9E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0311A6" w:rsidRPr="005A42EE">
        <w:rPr>
          <w:rFonts w:ascii="Times New Roman" w:hAnsi="Times New Roman" w:cs="Times New Roman"/>
          <w:noProof/>
          <w:sz w:val="24"/>
          <w:szCs w:val="24"/>
          <w:lang w:val="en-GB"/>
        </w:rPr>
        <w:t>(55)</w:t>
      </w:r>
      <w:r w:rsidR="001B2E9E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1B2E9E" w:rsidRPr="005A42EE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295C57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413582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hus, genetic susceptibility is </w:t>
      </w:r>
      <w:r w:rsidR="00EB6591" w:rsidRPr="005A42EE">
        <w:rPr>
          <w:rFonts w:ascii="Times New Roman" w:hAnsi="Times New Roman" w:cs="Times New Roman"/>
          <w:sz w:val="24"/>
          <w:szCs w:val="24"/>
          <w:lang w:val="en-GB"/>
        </w:rPr>
        <w:t>‘for better and for worse’.</w:t>
      </w:r>
    </w:p>
    <w:p w14:paraId="55C6453C" w14:textId="02390092" w:rsidR="00E47E28" w:rsidRPr="005A42EE" w:rsidRDefault="00E47E28" w:rsidP="00DC3A2C">
      <w:pPr>
        <w:spacing w:line="480" w:lineRule="auto"/>
        <w:rPr>
          <w:rFonts w:ascii="Times New Roman" w:hAnsi="Times New Roman" w:cs="Times New Roman"/>
          <w:i/>
          <w:sz w:val="24"/>
          <w:szCs w:val="24"/>
          <w:lang w:val="en-GB"/>
        </w:rPr>
      </w:pPr>
      <w:r w:rsidRPr="005A42EE">
        <w:rPr>
          <w:rFonts w:ascii="Times New Roman" w:hAnsi="Times New Roman" w:cs="Times New Roman"/>
          <w:i/>
          <w:sz w:val="24"/>
          <w:szCs w:val="24"/>
          <w:lang w:val="en-GB"/>
        </w:rPr>
        <w:t xml:space="preserve">Eating </w:t>
      </w:r>
      <w:r w:rsidR="00CE5D39" w:rsidRPr="005A42EE">
        <w:rPr>
          <w:rFonts w:ascii="Times New Roman" w:hAnsi="Times New Roman" w:cs="Times New Roman"/>
          <w:i/>
          <w:sz w:val="24"/>
          <w:szCs w:val="24"/>
          <w:lang w:val="en-GB"/>
        </w:rPr>
        <w:t>behaviour</w:t>
      </w:r>
      <w:r w:rsidRPr="005A42EE">
        <w:rPr>
          <w:rFonts w:ascii="Times New Roman" w:hAnsi="Times New Roman" w:cs="Times New Roman"/>
          <w:i/>
          <w:sz w:val="24"/>
          <w:szCs w:val="24"/>
          <w:lang w:val="en-GB"/>
        </w:rPr>
        <w:t>, physical activity and weight</w:t>
      </w:r>
    </w:p>
    <w:p w14:paraId="7D9D7200" w14:textId="0D774FE2" w:rsidR="009A5F18" w:rsidRPr="005A42EE" w:rsidRDefault="000542FA" w:rsidP="00435D53">
      <w:pPr>
        <w:spacing w:line="48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Aiming to identify potential predictors of overweight and unhealthy eating </w:t>
      </w:r>
      <w:r w:rsidR="00CE5D39" w:rsidRPr="005A42EE">
        <w:rPr>
          <w:rFonts w:ascii="Times New Roman" w:hAnsi="Times New Roman" w:cs="Times New Roman"/>
          <w:sz w:val="24"/>
          <w:szCs w:val="24"/>
          <w:lang w:val="en-GB"/>
        </w:rPr>
        <w:t>behaviour</w:t>
      </w:r>
      <w:r w:rsidR="008074F2" w:rsidRPr="005A42EE">
        <w:rPr>
          <w:rFonts w:ascii="Times New Roman" w:hAnsi="Times New Roman" w:cs="Times New Roman"/>
          <w:sz w:val="24"/>
          <w:szCs w:val="24"/>
          <w:lang w:val="en-GB"/>
        </w:rPr>
        <w:t>s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8074F2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which 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can be addressed </w:t>
      </w:r>
      <w:r w:rsidR="008074F2" w:rsidRPr="005A42EE">
        <w:rPr>
          <w:rFonts w:ascii="Times New Roman" w:hAnsi="Times New Roman" w:cs="Times New Roman"/>
          <w:sz w:val="24"/>
          <w:szCs w:val="24"/>
          <w:lang w:val="en-GB"/>
        </w:rPr>
        <w:t>with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preventive efforts</w:t>
      </w:r>
      <w:r w:rsidR="00D56A7E" w:rsidRPr="005A42EE">
        <w:rPr>
          <w:rFonts w:ascii="Times New Roman" w:hAnsi="Times New Roman" w:cs="Times New Roman"/>
          <w:sz w:val="24"/>
          <w:szCs w:val="24"/>
          <w:lang w:val="en-GB"/>
        </w:rPr>
        <w:t>,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D56A7E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ESS </w:t>
      </w:r>
      <w:r w:rsidR="002B2CA6" w:rsidRPr="005A42EE">
        <w:rPr>
          <w:rFonts w:ascii="Times New Roman" w:hAnsi="Times New Roman" w:cs="Times New Roman"/>
          <w:sz w:val="24"/>
          <w:szCs w:val="24"/>
          <w:lang w:val="en-GB"/>
        </w:rPr>
        <w:t>has produced several interesting findings.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Children whose eating is </w:t>
      </w:r>
      <w:r w:rsidR="008074F2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particularly 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riggered by the sight and smell of food </w:t>
      </w:r>
      <w:r w:rsidR="00017D99" w:rsidRPr="005A42EE"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EB6591" w:rsidRPr="005A42EE">
        <w:rPr>
          <w:rFonts w:ascii="Times New Roman" w:hAnsi="Times New Roman" w:cs="Times New Roman"/>
          <w:sz w:val="24"/>
          <w:szCs w:val="24"/>
          <w:lang w:val="en-GB"/>
        </w:rPr>
        <w:t>‘</w:t>
      </w:r>
      <w:r w:rsidR="00017D99" w:rsidRPr="005A42EE">
        <w:rPr>
          <w:rFonts w:ascii="Times New Roman" w:hAnsi="Times New Roman" w:cs="Times New Roman"/>
          <w:sz w:val="24"/>
          <w:szCs w:val="24"/>
          <w:lang w:val="en-GB"/>
        </w:rPr>
        <w:t>food responsiveness</w:t>
      </w:r>
      <w:r w:rsidR="00EB6591" w:rsidRPr="005A42EE">
        <w:rPr>
          <w:rFonts w:ascii="Times New Roman" w:hAnsi="Times New Roman" w:cs="Times New Roman"/>
          <w:sz w:val="24"/>
          <w:szCs w:val="24"/>
          <w:lang w:val="en-GB"/>
        </w:rPr>
        <w:t>’</w:t>
      </w:r>
      <w:r w:rsidR="00017D99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) 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>have a steeper increase in BMI</w:t>
      </w:r>
      <w:r w:rsidR="00435D53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SDS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9C049A" w:rsidRPr="005A42EE">
        <w:rPr>
          <w:rFonts w:ascii="Times New Roman" w:eastAsia="Times New Roman" w:hAnsi="Times New Roman"/>
          <w:sz w:val="24"/>
          <w:szCs w:val="24"/>
          <w:lang w:val="en-US"/>
        </w:rPr>
        <w:t>(Body Mass Index Standard Deviation Score)</w:t>
      </w:r>
      <w:r w:rsidR="009C049A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>than those children whos</w:t>
      </w:r>
      <w:r w:rsidR="002B2CA6" w:rsidRPr="005A42EE">
        <w:rPr>
          <w:rFonts w:ascii="Times New Roman" w:hAnsi="Times New Roman" w:cs="Times New Roman"/>
          <w:sz w:val="24"/>
          <w:szCs w:val="24"/>
          <w:lang w:val="en-GB"/>
        </w:rPr>
        <w:t>e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eating is less externally driven 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Steinsbekk&lt;/Author&gt;&lt;Year&gt;2015&lt;/Year&gt;&lt;RecNum&gt;2823&lt;/RecNum&gt;&lt;DisplayText&gt;(56)&lt;/DisplayText&gt;&lt;record&gt;&lt;rec-number&gt;2823&lt;/rec-number&gt;&lt;foreign-keys&gt;&lt;key app="EN" db-id="5xas0psztvvt5jetzf0vap5hefp2vxsfaerv" timestamp="1437379278"&gt;2823&lt;/key&gt;&lt;/foreign-keys&gt;&lt;ref-type name="Journal Article"&gt;17&lt;/ref-type&gt;&lt;contributors&gt;&lt;authors&gt;&lt;author&gt;Steinsbekk, S.&lt;/author&gt;&lt;author&gt;Wichstrom, L.&lt;/author&gt;&lt;/authors&gt;&lt;/contributors&gt;&lt;auth-address&gt;Department of Psychology, Norwegian University of Science and Technology (NTNU) and NTNU Social Science Silje.Steinsbekk@svt.ntnu.no.&amp;#xD;Department of Psychology, Norwegian University of Science and Technology (NTNU) and NTNU Social Science Department of Psychology, Norwegian University of Science and Technology (NTNU) and NTNU Social Science.&lt;/auth-address&gt;&lt;titles&gt;&lt;title&gt;Predictors of Change in BMI From the Age of 4 to 8&lt;/title&gt;&lt;secondary-title&gt;J Pediatr Psychol&lt;/secondary-title&gt;&lt;alt-title&gt;Journal of pediatric psychology&lt;/alt-title&gt;&lt;/titles&gt;&lt;periodical&gt;&lt;full-title&gt;Journal of Pediatric Psychology&lt;/full-title&gt;&lt;abbr-1&gt;J. Pediatr. Psychol.&lt;/abbr-1&gt;&lt;abbr-2&gt;J Pediatr Psychol&lt;/abbr-2&gt;&lt;/periodical&gt;&lt;alt-periodical&gt;&lt;full-title&gt;Journal of Pediatric Psychology&lt;/full-title&gt;&lt;abbr-1&gt;J. Pediatr. Psychol.&lt;/abbr-1&gt;&lt;abbr-2&gt;J Pediatr Psychol&lt;/abbr-2&gt;&lt;/alt-periodical&gt;&lt;edition&gt;2015/06/08&lt;/edition&gt;&lt;dates&gt;&lt;year&gt;2015&lt;/year&gt;&lt;pub-dates&gt;&lt;date&gt;Jun 6&lt;/date&gt;&lt;/pub-dates&gt;&lt;/dates&gt;&lt;isbn&gt;0146-8693&lt;/isbn&gt;&lt;accession-num&gt;26050242&lt;/accession-num&gt;&lt;urls&gt;&lt;/urls&gt;&lt;electronic-resource-num&gt;10.1093/jpepsy/jsv052&lt;/electronic-resource-num&gt;&lt;remote-database-provider&gt;Nlm&lt;/remote-database-provider&gt;&lt;language&gt;Eng&lt;/language&gt;&lt;/record&gt;&lt;/Cite&gt;&lt;/EndNote&gt;</w:instrTex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0311A6" w:rsidRPr="005A42EE">
        <w:rPr>
          <w:rFonts w:ascii="Times New Roman" w:hAnsi="Times New Roman" w:cs="Times New Roman"/>
          <w:noProof/>
          <w:sz w:val="24"/>
          <w:szCs w:val="24"/>
          <w:lang w:val="en-GB"/>
        </w:rPr>
        <w:t>(56)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2B2CA6" w:rsidRPr="005A42EE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017D99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90453B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Unsurprisingly, children with </w:t>
      </w:r>
      <w:r w:rsidR="008074F2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a </w:t>
      </w:r>
      <w:r w:rsidR="0090453B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genetic risk for obesity gained weight and fat more rapidly compared to </w:t>
      </w:r>
      <w:r w:rsidR="008074F2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heir </w:t>
      </w:r>
      <w:r w:rsidR="0090453B" w:rsidRPr="005A42EE">
        <w:rPr>
          <w:rFonts w:ascii="Times New Roman" w:hAnsi="Times New Roman" w:cs="Times New Roman"/>
          <w:sz w:val="24"/>
          <w:szCs w:val="24"/>
          <w:lang w:val="en-GB"/>
        </w:rPr>
        <w:lastRenderedPageBreak/>
        <w:t>peers with</w:t>
      </w:r>
      <w:r w:rsidR="008074F2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a</w:t>
      </w:r>
      <w:r w:rsidR="0090453B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lower genetic risk</w:t>
      </w:r>
      <w:r w:rsidR="008074F2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E656C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Steinsbekk&lt;/Author&gt;&lt;Year&gt;2016&lt;/Year&gt;&lt;RecNum&gt;3198&lt;/RecNum&gt;&lt;DisplayText&gt;(57)&lt;/DisplayText&gt;&lt;record&gt;&lt;rec-number&gt;3198&lt;/rec-number&gt;&lt;foreign-keys&gt;&lt;key app="EN" db-id="5xas0psztvvt5jetzf0vap5hefp2vxsfaerv" timestamp="1464790675"&gt;3198&lt;/key&gt;&lt;/foreign-keys&gt;&lt;ref-type name="Journal Article"&gt;17&lt;/ref-type&gt;&lt;contributors&gt;&lt;authors&gt;&lt;author&gt;Steinsbekk, S.&lt;/author&gt;&lt;author&gt;Belsky, D. &lt;/author&gt;&lt;author&gt;Guzey, I. C.&lt;/author&gt;&lt;author&gt;Wardle, J.&lt;/author&gt;&lt;author&gt;Wichstrom, L.&lt;/author&gt;&lt;/authors&gt;&lt;/contributors&gt;&lt;titles&gt;&lt;title&gt;Polygenic Risk, Appetite Traits, and Weight Gain in Middle Childhood A Longitudinal Study&lt;/title&gt;&lt;secondary-title&gt;Jama Pediatrics&lt;/secondary-title&gt;&lt;/titles&gt;&lt;periodical&gt;&lt;full-title&gt;Jama Pediatrics&lt;/full-title&gt;&lt;/periodical&gt;&lt;volume&gt;170&lt;/volume&gt;&lt;number&gt;2&lt;/number&gt;&lt;dates&gt;&lt;year&gt;2016&lt;/year&gt;&lt;pub-dates&gt;&lt;date&gt;Feb&lt;/date&gt;&lt;/pub-dates&gt;&lt;/dates&gt;&lt;isbn&gt;2168-6203&lt;/isbn&gt;&lt;accession-num&gt;WOS:000369654000001&lt;/accession-num&gt;&lt;urls&gt;&lt;related-urls&gt;&lt;url&gt;&amp;lt;Go to ISI&amp;gt;://WOS:000369654000001&lt;/url&gt;&lt;/related-urls&gt;&lt;/urls&gt;&lt;electronic-resource-num&gt;10.1001/jamapediatrics.2015.4472&lt;/electronic-resource-num&gt;&lt;/record&gt;&lt;/Cite&gt;&lt;/EndNote&gt;</w:instrText>
      </w:r>
      <w:r w:rsidR="00CE656C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0311A6" w:rsidRPr="005A42EE">
        <w:rPr>
          <w:rFonts w:ascii="Times New Roman" w:hAnsi="Times New Roman" w:cs="Times New Roman"/>
          <w:noProof/>
          <w:sz w:val="24"/>
          <w:szCs w:val="24"/>
          <w:lang w:val="en-GB"/>
        </w:rPr>
        <w:t>(57)</w:t>
      </w:r>
      <w:r w:rsidR="00CE656C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8074F2" w:rsidRPr="005A42EE">
        <w:rPr>
          <w:rFonts w:ascii="Times New Roman" w:hAnsi="Times New Roman" w:cs="Times New Roman"/>
          <w:sz w:val="24"/>
          <w:szCs w:val="24"/>
          <w:lang w:val="en-GB"/>
        </w:rPr>
        <w:t>. A</w:t>
      </w:r>
      <w:r w:rsidR="0090453B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lthough eating behaviour is a candidate mechanism for explaining the link between </w:t>
      </w:r>
      <w:r w:rsidR="008074F2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90453B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genetic risk for obesity and accelerated weight gain in childhood, eating behaviour did not mediate genetic associations with weight gain </w:t>
      </w:r>
      <w:r w:rsidR="0090453B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Steinsbekk&lt;/Author&gt;&lt;Year&gt;2016&lt;/Year&gt;&lt;RecNum&gt;3198&lt;/RecNum&gt;&lt;DisplayText&gt;(57)&lt;/DisplayText&gt;&lt;record&gt;&lt;rec-number&gt;3198&lt;/rec-number&gt;&lt;foreign-keys&gt;&lt;key app="EN" db-id="5xas0psztvvt5jetzf0vap5hefp2vxsfaerv" timestamp="1464790675"&gt;3198&lt;/key&gt;&lt;/foreign-keys&gt;&lt;ref-type name="Journal Article"&gt;17&lt;/ref-type&gt;&lt;contributors&gt;&lt;authors&gt;&lt;author&gt;Steinsbekk, S.&lt;/author&gt;&lt;author&gt;Belsky, D. &lt;/author&gt;&lt;author&gt;Guzey, I. C.&lt;/author&gt;&lt;author&gt;Wardle, J.&lt;/author&gt;&lt;author&gt;Wichstrom, L.&lt;/author&gt;&lt;/authors&gt;&lt;/contributors&gt;&lt;titles&gt;&lt;title&gt;Polygenic Risk, Appetite Traits, and Weight Gain in Middle Childhood A Longitudinal Study&lt;/title&gt;&lt;secondary-title&gt;Jama Pediatrics&lt;/secondary-title&gt;&lt;/titles&gt;&lt;periodical&gt;&lt;full-title&gt;Jama Pediatrics&lt;/full-title&gt;&lt;/periodical&gt;&lt;volume&gt;170&lt;/volume&gt;&lt;number&gt;2&lt;/number&gt;&lt;dates&gt;&lt;year&gt;2016&lt;/year&gt;&lt;pub-dates&gt;&lt;date&gt;Feb&lt;/date&gt;&lt;/pub-dates&gt;&lt;/dates&gt;&lt;isbn&gt;2168-6203&lt;/isbn&gt;&lt;accession-num&gt;WOS:000369654000001&lt;/accession-num&gt;&lt;urls&gt;&lt;related-urls&gt;&lt;url&gt;&amp;lt;Go to ISI&amp;gt;://WOS:000369654000001&lt;/url&gt;&lt;/related-urls&gt;&lt;/urls&gt;&lt;electronic-resource-num&gt;10.1001/jamapediatrics.2015.4472&lt;/electronic-resource-num&gt;&lt;/record&gt;&lt;/Cite&gt;&lt;/EndNote&gt;</w:instrText>
      </w:r>
      <w:r w:rsidR="0090453B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0311A6" w:rsidRPr="005A42EE">
        <w:rPr>
          <w:rFonts w:ascii="Times New Roman" w:hAnsi="Times New Roman" w:cs="Times New Roman"/>
          <w:noProof/>
          <w:sz w:val="24"/>
          <w:szCs w:val="24"/>
          <w:lang w:val="en-GB"/>
        </w:rPr>
        <w:t>(57)</w:t>
      </w:r>
      <w:r w:rsidR="0090453B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90453B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. Nevertheless, </w:t>
      </w:r>
      <w:r w:rsidR="00CE656C" w:rsidRPr="005A42EE">
        <w:rPr>
          <w:rFonts w:ascii="Times New Roman" w:hAnsi="Times New Roman" w:cs="Times New Roman"/>
          <w:sz w:val="24"/>
          <w:szCs w:val="24"/>
          <w:lang w:val="en-GB"/>
        </w:rPr>
        <w:t>since</w:t>
      </w:r>
      <w:r w:rsidR="0090453B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97C5E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unhealthy </w:t>
      </w:r>
      <w:r w:rsidR="0090453B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eating behavior is </w:t>
      </w:r>
      <w:r w:rsidR="00601437" w:rsidRPr="005A42EE">
        <w:rPr>
          <w:rFonts w:ascii="Times New Roman" w:hAnsi="Times New Roman" w:cs="Times New Roman"/>
          <w:sz w:val="24"/>
          <w:szCs w:val="24"/>
          <w:lang w:val="en-GB"/>
        </w:rPr>
        <w:t>related to overweight</w:t>
      </w:r>
      <w:r w:rsidR="0090453B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and may be involved in the development of eating </w:t>
      </w:r>
      <w:r w:rsidR="00410753" w:rsidRPr="005A42EE">
        <w:rPr>
          <w:rFonts w:ascii="Times New Roman" w:hAnsi="Times New Roman" w:cs="Times New Roman"/>
          <w:sz w:val="24"/>
          <w:szCs w:val="24"/>
          <w:lang w:val="en-GB"/>
        </w:rPr>
        <w:t>disorders</w:t>
      </w:r>
      <w:r w:rsidR="00601437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601437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Dcm9rZXI8L0F1dGhvcj48WWVhcj4yMDExPC9ZZWFyPjxS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</w:fldData>
        </w:fldChar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Dcm9rZXI8L0F1dGhvcj48WWVhcj4yMDExPC9ZZWFyPjxS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</w:fldData>
        </w:fldChar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601437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0311A6" w:rsidRPr="005A42EE">
        <w:rPr>
          <w:rFonts w:ascii="Times New Roman" w:hAnsi="Times New Roman" w:cs="Times New Roman"/>
          <w:noProof/>
          <w:sz w:val="24"/>
          <w:szCs w:val="24"/>
          <w:lang w:val="en-GB"/>
        </w:rPr>
        <w:t>(58-60)</w:t>
      </w:r>
      <w:r w:rsidR="00601437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90453B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, it is of great </w:t>
      </w:r>
      <w:r w:rsidR="00410753" w:rsidRPr="005A42EE">
        <w:rPr>
          <w:rFonts w:ascii="Times New Roman" w:hAnsi="Times New Roman" w:cs="Times New Roman"/>
          <w:sz w:val="24"/>
          <w:szCs w:val="24"/>
          <w:lang w:val="en-GB"/>
        </w:rPr>
        <w:t>importance</w:t>
      </w:r>
      <w:r w:rsidR="0090453B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to identify </w:t>
      </w:r>
      <w:r w:rsidR="00410753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factors </w:t>
      </w:r>
      <w:r w:rsidR="00CE656C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which </w:t>
      </w:r>
      <w:r w:rsidR="00410753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affect the development of </w:t>
      </w:r>
      <w:r w:rsidR="00F97C5E" w:rsidRPr="005A42EE">
        <w:rPr>
          <w:rFonts w:ascii="Times New Roman" w:hAnsi="Times New Roman" w:cs="Times New Roman"/>
          <w:sz w:val="24"/>
          <w:szCs w:val="24"/>
          <w:lang w:val="en-GB"/>
        </w:rPr>
        <w:t>such</w:t>
      </w:r>
      <w:r w:rsidR="00410753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behavior. Because parents </w:t>
      </w:r>
      <w:r w:rsidR="00CA1A89" w:rsidRPr="005A42EE">
        <w:rPr>
          <w:rFonts w:ascii="Times New Roman" w:hAnsi="Times New Roman"/>
          <w:sz w:val="24"/>
          <w:szCs w:val="24"/>
          <w:lang w:val="en-US"/>
        </w:rPr>
        <w:t xml:space="preserve">play a crucial role in shaping </w:t>
      </w:r>
      <w:r w:rsidR="00CE656C" w:rsidRPr="005A42EE">
        <w:rPr>
          <w:rFonts w:ascii="Times New Roman" w:hAnsi="Times New Roman"/>
          <w:sz w:val="24"/>
          <w:szCs w:val="24"/>
          <w:lang w:val="en-US"/>
        </w:rPr>
        <w:t xml:space="preserve">their </w:t>
      </w:r>
      <w:r w:rsidR="00CA1A89" w:rsidRPr="005A42EE">
        <w:rPr>
          <w:rFonts w:ascii="Times New Roman" w:hAnsi="Times New Roman"/>
          <w:sz w:val="24"/>
          <w:szCs w:val="24"/>
          <w:lang w:val="en-US"/>
        </w:rPr>
        <w:t xml:space="preserve">children’s eating </w:t>
      </w:r>
      <w:r w:rsidR="00CA1A89" w:rsidRPr="005A42EE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WYXVnaG48L0F1dGhvcj48WWVhcj4yMDE2PC9ZZWFyPjxS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</w:fldData>
        </w:fldChar>
      </w:r>
      <w:r w:rsidR="000311A6" w:rsidRPr="005A42EE">
        <w:rPr>
          <w:rFonts w:ascii="Times New Roman" w:hAnsi="Times New Roman"/>
          <w:sz w:val="24"/>
          <w:szCs w:val="24"/>
          <w:lang w:val="en-US"/>
        </w:rPr>
        <w:instrText xml:space="preserve"> ADDIN EN.CITE </w:instrText>
      </w:r>
      <w:r w:rsidR="000311A6" w:rsidRPr="005A42EE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WYXVnaG48L0F1dGhvcj48WWVhcj4yMDE2PC9ZZWFyPjxS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</w:fldData>
        </w:fldChar>
      </w:r>
      <w:r w:rsidR="000311A6" w:rsidRPr="005A42EE">
        <w:rPr>
          <w:rFonts w:ascii="Times New Roman" w:hAnsi="Times New Roman"/>
          <w:sz w:val="24"/>
          <w:szCs w:val="24"/>
          <w:lang w:val="en-US"/>
        </w:rPr>
        <w:instrText xml:space="preserve"> ADDIN EN.CITE.DATA </w:instrText>
      </w:r>
      <w:r w:rsidR="000311A6" w:rsidRPr="005A42EE">
        <w:rPr>
          <w:rFonts w:ascii="Times New Roman" w:hAnsi="Times New Roman"/>
          <w:sz w:val="24"/>
          <w:szCs w:val="24"/>
        </w:rPr>
      </w:r>
      <w:r w:rsidR="000311A6" w:rsidRPr="005A42EE">
        <w:rPr>
          <w:rFonts w:ascii="Times New Roman" w:hAnsi="Times New Roman"/>
          <w:sz w:val="24"/>
          <w:szCs w:val="24"/>
        </w:rPr>
        <w:fldChar w:fldCharType="end"/>
      </w:r>
      <w:r w:rsidR="00CA1A89" w:rsidRPr="005A42EE">
        <w:rPr>
          <w:rFonts w:ascii="Times New Roman" w:hAnsi="Times New Roman"/>
          <w:sz w:val="24"/>
          <w:szCs w:val="24"/>
        </w:rPr>
        <w:fldChar w:fldCharType="separate"/>
      </w:r>
      <w:r w:rsidR="000311A6" w:rsidRPr="005A42EE">
        <w:rPr>
          <w:rFonts w:ascii="Times New Roman" w:hAnsi="Times New Roman"/>
          <w:noProof/>
          <w:sz w:val="24"/>
          <w:szCs w:val="24"/>
          <w:lang w:val="en-US"/>
        </w:rPr>
        <w:t>(61, 62)</w:t>
      </w:r>
      <w:r w:rsidR="00CA1A89" w:rsidRPr="005A42EE">
        <w:rPr>
          <w:rFonts w:ascii="Times New Roman" w:hAnsi="Times New Roman"/>
          <w:sz w:val="24"/>
          <w:szCs w:val="24"/>
        </w:rPr>
        <w:fldChar w:fldCharType="end"/>
      </w:r>
      <w:r w:rsidR="00CE656C" w:rsidRPr="005A42EE">
        <w:rPr>
          <w:rFonts w:ascii="Times New Roman" w:hAnsi="Times New Roman" w:cs="Times New Roman"/>
          <w:sz w:val="24"/>
          <w:szCs w:val="24"/>
          <w:lang w:val="en-GB"/>
        </w:rPr>
        <w:t>, we</w:t>
      </w:r>
      <w:r w:rsidR="00410753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examined how </w:t>
      </w:r>
      <w:r w:rsidR="00CE656C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601437" w:rsidRPr="005A42EE">
        <w:rPr>
          <w:rFonts w:ascii="Times New Roman" w:hAnsi="Times New Roman" w:cs="Times New Roman"/>
          <w:sz w:val="24"/>
          <w:szCs w:val="24"/>
          <w:lang w:val="en-GB"/>
        </w:rPr>
        <w:t>parent’s</w:t>
      </w:r>
      <w:r w:rsidR="00410753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feeding practices affect</w:t>
      </w:r>
      <w:r w:rsidR="00CE656C" w:rsidRPr="005A42EE">
        <w:rPr>
          <w:rFonts w:ascii="Times New Roman" w:hAnsi="Times New Roman" w:cs="Times New Roman"/>
          <w:sz w:val="24"/>
          <w:szCs w:val="24"/>
          <w:lang w:val="en-GB"/>
        </w:rPr>
        <w:t>ed</w:t>
      </w:r>
      <w:r w:rsidR="00410753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the development of children’s eating behavior</w:t>
      </w:r>
      <w:r w:rsidR="00601437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in middle childhood</w:t>
      </w:r>
      <w:r w:rsidR="00410753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A15558" w:rsidRPr="005A42EE">
        <w:rPr>
          <w:rFonts w:ascii="Times New Roman" w:hAnsi="Times New Roman" w:cs="Times New Roman"/>
          <w:sz w:val="24"/>
          <w:szCs w:val="24"/>
          <w:lang w:val="en-GB"/>
        </w:rPr>
        <w:t>Our research reveal</w:t>
      </w:r>
      <w:r w:rsidR="00CE656C" w:rsidRPr="005A42EE">
        <w:rPr>
          <w:rFonts w:ascii="Times New Roman" w:hAnsi="Times New Roman" w:cs="Times New Roman"/>
          <w:sz w:val="24"/>
          <w:szCs w:val="24"/>
          <w:lang w:val="en-GB"/>
        </w:rPr>
        <w:t>ed</w:t>
      </w:r>
      <w:r w:rsidR="00A15558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that</w:t>
      </w:r>
      <w:r w:rsidR="00601437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2B2CA6" w:rsidRPr="005A42EE">
        <w:rPr>
          <w:rFonts w:ascii="Times New Roman" w:hAnsi="Times New Roman" w:cs="Times New Roman"/>
          <w:sz w:val="24"/>
          <w:szCs w:val="24"/>
          <w:lang w:val="en-GB"/>
        </w:rPr>
        <w:t>p</w:t>
      </w:r>
      <w:r w:rsidR="00017D99" w:rsidRPr="005A42EE">
        <w:rPr>
          <w:rFonts w:ascii="Times New Roman" w:hAnsi="Times New Roman" w:cs="Times New Roman"/>
          <w:sz w:val="24"/>
          <w:szCs w:val="24"/>
          <w:lang w:val="en-GB"/>
        </w:rPr>
        <w:t>arental use of food as a reward promote</w:t>
      </w:r>
      <w:r w:rsidR="002B2CA6" w:rsidRPr="005A42EE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017D99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food responsiveness </w:t>
      </w:r>
      <w:r w:rsidR="00601437" w:rsidRPr="005A42EE">
        <w:rPr>
          <w:rFonts w:ascii="Times New Roman" w:hAnsi="Times New Roman" w:cs="Times New Roman"/>
          <w:sz w:val="24"/>
          <w:szCs w:val="24"/>
          <w:lang w:val="en-GB"/>
        </w:rPr>
        <w:t>(i.e.</w:t>
      </w:r>
      <w:r w:rsidR="00CE656C" w:rsidRPr="005A42EE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601437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eating is triggered by the sight and smell of food) </w:t>
      </w:r>
      <w:r w:rsidR="00017D99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and emotional eating </w:t>
      </w:r>
      <w:r w:rsidR="00017D99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Steinsbekk&lt;/Author&gt;&lt;Year&gt;2016&lt;/Year&gt;&lt;RecNum&gt;3148&lt;/RecNum&gt;&lt;DisplayText&gt;(63)&lt;/DisplayText&gt;&lt;record&gt;&lt;rec-number&gt;3148&lt;/rec-number&gt;&lt;foreign-keys&gt;&lt;key app="EN" db-id="5xas0psztvvt5jetzf0vap5hefp2vxsfaerv" timestamp="1463393724"&gt;3148&lt;/key&gt;&lt;/foreign-keys&gt;&lt;ref-type name="Journal Article"&gt;17&lt;/ref-type&gt;&lt;contributors&gt;&lt;authors&gt;&lt;author&gt;Steinsbekk, S.&lt;/author&gt;&lt;author&gt;Belsky, J.&lt;/author&gt;&lt;author&gt;Wichstrom, L.&lt;/author&gt;&lt;/authors&gt;&lt;/contributors&gt;&lt;auth-address&gt;Norwegian University of Science and Technology.&amp;#xD;University of California, Davis.&lt;/auth-address&gt;&lt;titles&gt;&lt;title&gt;Parental Feeding and Child Eating: An Investigation of Reciprocal Effects&lt;/title&gt;&lt;secondary-title&gt;Child Dev&lt;/secondary-title&gt;&lt;alt-title&gt;Child development&lt;/alt-title&gt;&lt;/titles&gt;&lt;periodical&gt;&lt;full-title&gt;Child Development&lt;/full-title&gt;&lt;abbr-1&gt;Child Dev.&lt;/abbr-1&gt;&lt;abbr-2&gt;Child Dev&lt;/abbr-2&gt;&lt;/periodical&gt;&lt;alt-periodical&gt;&lt;full-title&gt;Child Development&lt;/full-title&gt;&lt;abbr-1&gt;Child Dev.&lt;/abbr-1&gt;&lt;abbr-2&gt;Child Dev&lt;/abbr-2&gt;&lt;/alt-periodical&gt;&lt;edition&gt;2016/05/08&lt;/edition&gt;&lt;dates&gt;&lt;year&gt;2016&lt;/year&gt;&lt;pub-dates&gt;&lt;date&gt;May 7&lt;/date&gt;&lt;/pub-dates&gt;&lt;/dates&gt;&lt;isbn&gt;0009-3920&lt;/isbn&gt;&lt;accession-num&gt;27154834&lt;/accession-num&gt;&lt;urls&gt;&lt;/urls&gt;&lt;electronic-resource-num&gt;10.1111/cdev.12546&lt;/electronic-resource-num&gt;&lt;remote-database-provider&gt;NLM&lt;/remote-database-provider&gt;&lt;language&gt;Eng&lt;/language&gt;&lt;/record&gt;&lt;/Cite&gt;&lt;/EndNote&gt;</w:instrText>
      </w:r>
      <w:r w:rsidR="00017D99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0311A6" w:rsidRPr="005A42EE">
        <w:rPr>
          <w:rFonts w:ascii="Times New Roman" w:hAnsi="Times New Roman" w:cs="Times New Roman"/>
          <w:noProof/>
          <w:sz w:val="24"/>
          <w:szCs w:val="24"/>
          <w:lang w:val="en-GB"/>
        </w:rPr>
        <w:t>(63)</w:t>
      </w:r>
      <w:r w:rsidR="00017D99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F34E86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CE656C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wo </w:t>
      </w:r>
      <w:r w:rsidR="00F34E86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eating </w:t>
      </w:r>
      <w:r w:rsidR="00CE5D39" w:rsidRPr="005A42EE">
        <w:rPr>
          <w:rFonts w:ascii="Times New Roman" w:hAnsi="Times New Roman" w:cs="Times New Roman"/>
          <w:sz w:val="24"/>
          <w:szCs w:val="24"/>
          <w:lang w:val="en-GB"/>
        </w:rPr>
        <w:t>behaviours</w:t>
      </w:r>
      <w:r w:rsidR="00F34E86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E656C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hat have been </w:t>
      </w:r>
      <w:r w:rsidR="00F34E86" w:rsidRPr="005A42EE">
        <w:rPr>
          <w:rFonts w:ascii="Times New Roman" w:hAnsi="Times New Roman" w:cs="Times New Roman"/>
          <w:sz w:val="24"/>
          <w:szCs w:val="24"/>
          <w:lang w:val="en-GB"/>
        </w:rPr>
        <w:t>shown to be associated with overweight and eating disturbances</w:t>
      </w:r>
      <w:r w:rsidR="000516D7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516D7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Dcm9rZXI8L0F1dGhvcj48WWVhcj4yMDExPC9ZZWFyPjxS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</w:fldData>
        </w:fldChar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Dcm9rZXI8L0F1dGhvcj48WWVhcj4yMDExPC9ZZWFyPjxS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</w:fldData>
        </w:fldChar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0516D7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0311A6" w:rsidRPr="005A42EE">
        <w:rPr>
          <w:rFonts w:ascii="Times New Roman" w:hAnsi="Times New Roman" w:cs="Times New Roman"/>
          <w:noProof/>
          <w:sz w:val="24"/>
          <w:szCs w:val="24"/>
          <w:lang w:val="en-GB"/>
        </w:rPr>
        <w:t>(58-60)</w:t>
      </w:r>
      <w:r w:rsidR="000516D7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2B2CA6" w:rsidRPr="005A42EE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017D99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D56A7E" w:rsidRPr="005A42EE">
        <w:rPr>
          <w:rFonts w:ascii="Times New Roman" w:hAnsi="Times New Roman" w:cs="Times New Roman"/>
          <w:sz w:val="24"/>
          <w:szCs w:val="24"/>
          <w:lang w:val="en-GB"/>
        </w:rPr>
        <w:t>Emotional eating is also predicted by e</w:t>
      </w:r>
      <w:r w:rsidR="00017D99" w:rsidRPr="005A42EE">
        <w:rPr>
          <w:rFonts w:ascii="Times New Roman" w:hAnsi="Times New Roman" w:cs="Times New Roman"/>
          <w:sz w:val="24"/>
          <w:szCs w:val="24"/>
          <w:lang w:val="en-GB"/>
        </w:rPr>
        <w:t>motional feeding (i.e., using food to sooth</w:t>
      </w:r>
      <w:r w:rsidR="002B2CA6" w:rsidRPr="005A42EE">
        <w:rPr>
          <w:rFonts w:ascii="Times New Roman" w:hAnsi="Times New Roman" w:cs="Times New Roman"/>
          <w:sz w:val="24"/>
          <w:szCs w:val="24"/>
          <w:lang w:val="en-GB"/>
        </w:rPr>
        <w:t>e</w:t>
      </w:r>
      <w:r w:rsidR="00017D99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the child)</w:t>
      </w:r>
      <w:r w:rsidR="00146FD3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146FD3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Steinsbekk&lt;/Author&gt;&lt;Year&gt;2017&lt;/Year&gt;&lt;RecNum&gt;3583&lt;/RecNum&gt;&lt;DisplayText&gt;(64)&lt;/DisplayText&gt;&lt;record&gt;&lt;rec-number&gt;3583&lt;/rec-number&gt;&lt;foreign-keys&gt;&lt;key app="EN" db-id="5xas0psztvvt5jetzf0vap5hefp2vxsfaerv" timestamp="1495481550"&gt;3583&lt;/key&gt;&lt;/foreign-keys&gt;&lt;ref-type name="Journal Article"&gt;17&lt;/ref-type&gt;&lt;contributors&gt;&lt;authors&gt;&lt;author&gt;Steinsbekk, S.&lt;/author&gt;&lt;author&gt;Barker, E.&lt;/author&gt;&lt;author&gt;Llewellyn, C.&lt;/author&gt;&lt;author&gt;Fildes, A.&lt;/author&gt;&lt;author&gt;Wichstrøm, L.&lt;/author&gt;&lt;/authors&gt;&lt;/contributors&gt;&lt;titles&gt;&lt;title&gt;Emotional Feeding and Emotional Eating: Reciprocal Processes and the Influence of Negative Affectivity&lt;/title&gt;&lt;secondary-title&gt;Child Development&lt;/secondary-title&gt;&lt;/titles&gt;&lt;periodical&gt;&lt;full-title&gt;Child Development&lt;/full-title&gt;&lt;abbr-1&gt;Child Dev.&lt;/abbr-1&gt;&lt;abbr-2&gt;Child Dev&lt;/abbr-2&gt;&lt;/periodical&gt;&lt;dates&gt;&lt;year&gt;2017&lt;/year&gt;&lt;/dates&gt;&lt;urls&gt;&lt;/urls&gt;&lt;electronic-resource-num&gt;doi: 10.1111/cdev.12756&lt;/electronic-resource-num&gt;&lt;/record&gt;&lt;/Cite&gt;&lt;/EndNote&gt;</w:instrText>
      </w:r>
      <w:r w:rsidR="00146FD3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0311A6" w:rsidRPr="005A42EE">
        <w:rPr>
          <w:rFonts w:ascii="Times New Roman" w:hAnsi="Times New Roman" w:cs="Times New Roman"/>
          <w:noProof/>
          <w:sz w:val="24"/>
          <w:szCs w:val="24"/>
          <w:lang w:val="en-GB"/>
        </w:rPr>
        <w:t>(64)</w:t>
      </w:r>
      <w:r w:rsidR="00146FD3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601437" w:rsidRPr="005A42EE">
        <w:rPr>
          <w:rFonts w:ascii="Times New Roman" w:hAnsi="Times New Roman" w:cs="Times New Roman"/>
          <w:sz w:val="24"/>
          <w:szCs w:val="24"/>
          <w:lang w:val="en-GB"/>
        </w:rPr>
        <w:t>. Our eating-</w:t>
      </w:r>
      <w:r w:rsidR="00CE656C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and weight-</w:t>
      </w:r>
      <w:r w:rsidR="00601437" w:rsidRPr="005A42EE">
        <w:rPr>
          <w:rFonts w:ascii="Times New Roman" w:hAnsi="Times New Roman" w:cs="Times New Roman"/>
          <w:sz w:val="24"/>
          <w:szCs w:val="24"/>
          <w:lang w:val="en-GB"/>
        </w:rPr>
        <w:t>related studies have also examined reciprocal relations, revealing a bidirectional relation between emotional feeding and emotional eating</w:t>
      </w:r>
      <w:r w:rsidR="00CE656C" w:rsidRPr="005A42EE">
        <w:rPr>
          <w:rFonts w:ascii="Times New Roman" w:hAnsi="Times New Roman" w:cs="Times New Roman"/>
          <w:sz w:val="24"/>
          <w:szCs w:val="24"/>
          <w:lang w:val="en-GB"/>
        </w:rPr>
        <w:t>, i</w:t>
      </w:r>
      <w:r w:rsidR="000554E6" w:rsidRPr="005A42EE">
        <w:rPr>
          <w:rFonts w:ascii="Times New Roman" w:hAnsi="Times New Roman" w:cs="Times New Roman"/>
          <w:sz w:val="24"/>
          <w:szCs w:val="24"/>
          <w:lang w:val="en-GB"/>
        </w:rPr>
        <w:t>.e., c</w:t>
      </w:r>
      <w:r w:rsidR="00017D99" w:rsidRPr="005A42EE">
        <w:rPr>
          <w:rFonts w:ascii="Times New Roman" w:hAnsi="Times New Roman" w:cs="Times New Roman"/>
          <w:sz w:val="24"/>
          <w:szCs w:val="24"/>
          <w:lang w:val="en-GB"/>
        </w:rPr>
        <w:t>hildren who emotionally overeat are more likely to do so over time if the</w:t>
      </w:r>
      <w:r w:rsidR="00F34E86" w:rsidRPr="005A42EE">
        <w:rPr>
          <w:rFonts w:ascii="Times New Roman" w:hAnsi="Times New Roman" w:cs="Times New Roman"/>
          <w:sz w:val="24"/>
          <w:szCs w:val="24"/>
          <w:lang w:val="en-GB"/>
        </w:rPr>
        <w:t>ir</w:t>
      </w:r>
      <w:r w:rsidR="00017D99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parents use emotional feeding</w:t>
      </w:r>
      <w:r w:rsidR="00782624" w:rsidRPr="005A42EE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017D99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and parents are more likely to emotionally feed their child if the child is prone to emotional eating</w:t>
      </w:r>
      <w:r w:rsidR="00601437" w:rsidRPr="005A42EE">
        <w:rPr>
          <w:rFonts w:ascii="Times New Roman" w:hAnsi="Times New Roman" w:cs="Times New Roman"/>
          <w:sz w:val="24"/>
          <w:szCs w:val="24"/>
          <w:lang w:val="en-GB"/>
        </w:rPr>
        <w:t>)</w:t>
      </w:r>
      <w:r w:rsidR="00D56A7E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D56A7E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Steinsbekk&lt;/Author&gt;&lt;Year&gt;2017&lt;/Year&gt;&lt;RecNum&gt;3583&lt;/RecNum&gt;&lt;DisplayText&gt;(64)&lt;/DisplayText&gt;&lt;record&gt;&lt;rec-number&gt;3583&lt;/rec-number&gt;&lt;foreign-keys&gt;&lt;key app="EN" db-id="5xas0psztvvt5jetzf0vap5hefp2vxsfaerv" timestamp="1495481550"&gt;3583&lt;/key&gt;&lt;/foreign-keys&gt;&lt;ref-type name="Journal Article"&gt;17&lt;/ref-type&gt;&lt;contributors&gt;&lt;authors&gt;&lt;author&gt;Steinsbekk, S.&lt;/author&gt;&lt;author&gt;Barker, E.&lt;/author&gt;&lt;author&gt;Llewellyn, C.&lt;/author&gt;&lt;author&gt;Fildes, A.&lt;/author&gt;&lt;author&gt;Wichstrøm, L.&lt;/author&gt;&lt;/authors&gt;&lt;/contributors&gt;&lt;titles&gt;&lt;title&gt;Emotional Feeding and Emotional Eating: Reciprocal Processes and the Influence of Negative Affectivity&lt;/title&gt;&lt;secondary-title&gt;Child Development&lt;/secondary-title&gt;&lt;/titles&gt;&lt;periodical&gt;&lt;full-title&gt;Child Development&lt;/full-title&gt;&lt;abbr-1&gt;Child Dev.&lt;/abbr-1&gt;&lt;abbr-2&gt;Child Dev&lt;/abbr-2&gt;&lt;/periodical&gt;&lt;dates&gt;&lt;year&gt;2017&lt;/year&gt;&lt;/dates&gt;&lt;urls&gt;&lt;/urls&gt;&lt;electronic-resource-num&gt;doi: 10.1111/cdev.12756&lt;/electronic-resource-num&gt;&lt;/record&gt;&lt;/Cite&gt;&lt;/EndNote&gt;</w:instrText>
      </w:r>
      <w:r w:rsidR="00D56A7E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0311A6" w:rsidRPr="005A42EE">
        <w:rPr>
          <w:rFonts w:ascii="Times New Roman" w:hAnsi="Times New Roman" w:cs="Times New Roman"/>
          <w:noProof/>
          <w:sz w:val="24"/>
          <w:szCs w:val="24"/>
          <w:lang w:val="en-GB"/>
        </w:rPr>
        <w:t>(64)</w:t>
      </w:r>
      <w:r w:rsidR="00D56A7E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CE656C" w:rsidRPr="005A42EE">
        <w:rPr>
          <w:rFonts w:ascii="Times New Roman" w:hAnsi="Times New Roman" w:cs="Times New Roman"/>
          <w:sz w:val="24"/>
          <w:szCs w:val="24"/>
          <w:lang w:val="en-GB"/>
        </w:rPr>
        <w:t>. We have also shown that</w:t>
      </w:r>
      <w:r w:rsidR="00601437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eating behaviour not only predicts</w:t>
      </w:r>
      <w:r w:rsidR="00CE656C" w:rsidRPr="005A42EE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601437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but is also predicted by</w:t>
      </w:r>
      <w:r w:rsidR="00CE656C" w:rsidRPr="005A42EE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601437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children’s weight status </w:t>
      </w:r>
      <w:r w:rsidR="00601437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Steinsbekk&lt;/Author&gt;&lt;Year&gt;2015&lt;/Year&gt;&lt;RecNum&gt;2823&lt;/RecNum&gt;&lt;DisplayText&gt;(56)&lt;/DisplayText&gt;&lt;record&gt;&lt;rec-number&gt;2823&lt;/rec-number&gt;&lt;foreign-keys&gt;&lt;key app="EN" db-id="5xas0psztvvt5jetzf0vap5hefp2vxsfaerv" timestamp="1437379278"&gt;2823&lt;/key&gt;&lt;/foreign-keys&gt;&lt;ref-type name="Journal Article"&gt;17&lt;/ref-type&gt;&lt;contributors&gt;&lt;authors&gt;&lt;author&gt;Steinsbekk, S.&lt;/author&gt;&lt;author&gt;Wichstrom, L.&lt;/author&gt;&lt;/authors&gt;&lt;/contributors&gt;&lt;auth-address&gt;Department of Psychology, Norwegian University of Science and Technology (NTNU) and NTNU Social Science Silje.Steinsbekk@svt.ntnu.no.&amp;#xD;Department of Psychology, Norwegian University of Science and Technology (NTNU) and NTNU Social Science Department of Psychology, Norwegian University of Science and Technology (NTNU) and NTNU Social Science.&lt;/auth-address&gt;&lt;titles&gt;&lt;title&gt;Predictors of Change in BMI From the Age of 4 to 8&lt;/title&gt;&lt;secondary-title&gt;J Pediatr Psychol&lt;/secondary-title&gt;&lt;alt-title&gt;Journal of pediatric psychology&lt;/alt-title&gt;&lt;/titles&gt;&lt;periodical&gt;&lt;full-title&gt;Journal of Pediatric Psychology&lt;/full-title&gt;&lt;abbr-1&gt;J. Pediatr. Psychol.&lt;/abbr-1&gt;&lt;abbr-2&gt;J Pediatr Psychol&lt;/abbr-2&gt;&lt;/periodical&gt;&lt;alt-periodical&gt;&lt;full-title&gt;Journal of Pediatric Psychology&lt;/full-title&gt;&lt;abbr-1&gt;J. Pediatr. Psychol.&lt;/abbr-1&gt;&lt;abbr-2&gt;J Pediatr Psychol&lt;/abbr-2&gt;&lt;/alt-periodical&gt;&lt;edition&gt;2015/06/08&lt;/edition&gt;&lt;dates&gt;&lt;year&gt;2015&lt;/year&gt;&lt;pub-dates&gt;&lt;date&gt;Jun 6&lt;/date&gt;&lt;/pub-dates&gt;&lt;/dates&gt;&lt;isbn&gt;0146-8693&lt;/isbn&gt;&lt;accession-num&gt;26050242&lt;/accession-num&gt;&lt;urls&gt;&lt;/urls&gt;&lt;electronic-resource-num&gt;10.1093/jpepsy/jsv052&lt;/electronic-resource-num&gt;&lt;remote-database-provider&gt;Nlm&lt;/remote-database-provider&gt;&lt;language&gt;Eng&lt;/language&gt;&lt;/record&gt;&lt;/Cite&gt;&lt;/EndNote&gt;</w:instrText>
      </w:r>
      <w:r w:rsidR="00601437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0311A6" w:rsidRPr="005A42EE">
        <w:rPr>
          <w:rFonts w:ascii="Times New Roman" w:hAnsi="Times New Roman" w:cs="Times New Roman"/>
          <w:noProof/>
          <w:sz w:val="24"/>
          <w:szCs w:val="24"/>
          <w:lang w:val="en-GB"/>
        </w:rPr>
        <w:t>(56)</w:t>
      </w:r>
      <w:r w:rsidR="00601437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1A28E4" w:rsidRPr="005A42EE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6E1AEE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9179DA" w:rsidRPr="005A42EE">
        <w:rPr>
          <w:rFonts w:ascii="Times New Roman" w:hAnsi="Times New Roman" w:cs="Times New Roman"/>
          <w:sz w:val="24"/>
          <w:szCs w:val="24"/>
          <w:lang w:val="en-GB"/>
        </w:rPr>
        <w:t>In sum</w:t>
      </w:r>
      <w:r w:rsidR="00CE656C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mary, </w:t>
      </w:r>
      <w:r w:rsidR="00A438FF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hese and other </w:t>
      </w:r>
      <w:r w:rsidR="009179DA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ESS studies </w:t>
      </w:r>
      <w:r w:rsidR="0003643B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of children’s eating </w:t>
      </w:r>
      <w:r w:rsidR="00CE5D39" w:rsidRPr="005A42EE">
        <w:rPr>
          <w:rFonts w:ascii="Times New Roman" w:hAnsi="Times New Roman" w:cs="Times New Roman"/>
          <w:sz w:val="24"/>
          <w:szCs w:val="24"/>
          <w:lang w:val="en-GB"/>
        </w:rPr>
        <w:t>behaviour</w:t>
      </w:r>
      <w:r w:rsidR="0003643B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and weight-development </w:t>
      </w:r>
      <w:r w:rsidR="00A438FF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TdGVpbnNiZWtrPC9BdXRob3I+PFllYXI+MjAxNzwvWWVh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</w:fldData>
        </w:fldChar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TdGVpbnNiZWtrPC9BdXRob3I+PFllYXI+MjAxNzwvWWVh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</w:fldData>
        </w:fldChar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A438FF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0311A6" w:rsidRPr="005A42EE">
        <w:rPr>
          <w:rFonts w:ascii="Times New Roman" w:hAnsi="Times New Roman" w:cs="Times New Roman"/>
          <w:noProof/>
          <w:sz w:val="24"/>
          <w:szCs w:val="24"/>
          <w:lang w:val="en-GB"/>
        </w:rPr>
        <w:t>(28, 65-67)</w:t>
      </w:r>
      <w:r w:rsidR="00A438FF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A438FF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9179DA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have yielded new knowledge </w:t>
      </w:r>
      <w:r w:rsidR="002B2CA6" w:rsidRPr="005A42EE">
        <w:rPr>
          <w:rFonts w:ascii="Times New Roman" w:hAnsi="Times New Roman" w:cs="Times New Roman"/>
          <w:sz w:val="24"/>
          <w:szCs w:val="24"/>
          <w:lang w:val="en-GB"/>
        </w:rPr>
        <w:t>upon which</w:t>
      </w:r>
      <w:r w:rsidR="00CE656C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to build</w:t>
      </w:r>
      <w:r w:rsidR="009179DA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future preventive interventions</w:t>
      </w:r>
      <w:r w:rsidR="00CE656C" w:rsidRPr="005A42EE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14:paraId="0476DFE8" w14:textId="6C394E69" w:rsidR="009A6826" w:rsidRPr="005A42EE" w:rsidRDefault="009A6826" w:rsidP="00DC3A2C">
      <w:pPr>
        <w:spacing w:line="480" w:lineRule="auto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5A42EE">
        <w:rPr>
          <w:rFonts w:ascii="Times New Roman" w:hAnsi="Times New Roman" w:cs="Times New Roman"/>
          <w:b/>
          <w:sz w:val="24"/>
          <w:szCs w:val="24"/>
          <w:lang w:val="en-GB"/>
        </w:rPr>
        <w:t>What are the main strengths and weaknesses?</w:t>
      </w:r>
    </w:p>
    <w:p w14:paraId="6D820216" w14:textId="413E1CDD" w:rsidR="003E2F23" w:rsidRPr="005A42EE" w:rsidRDefault="00125498" w:rsidP="00DC3A2C">
      <w:pPr>
        <w:spacing w:line="48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he main strengths of TESS </w:t>
      </w:r>
      <w:r w:rsidR="00D4260A" w:rsidRPr="005A42EE">
        <w:rPr>
          <w:rFonts w:ascii="Times New Roman" w:hAnsi="Times New Roman" w:cs="Times New Roman"/>
          <w:sz w:val="24"/>
          <w:szCs w:val="24"/>
          <w:lang w:val="en-GB"/>
        </w:rPr>
        <w:t>are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167920" w:rsidRPr="005A42EE">
        <w:rPr>
          <w:rFonts w:ascii="Times New Roman" w:hAnsi="Times New Roman" w:cs="Times New Roman"/>
          <w:sz w:val="24"/>
          <w:szCs w:val="24"/>
          <w:lang w:val="en-GB"/>
        </w:rPr>
        <w:t>1) the combined use of objective measures, test</w:t>
      </w:r>
      <w:r w:rsidR="002B2CA6" w:rsidRPr="005A42EE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167920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, interviews and questionnaires; 2) capturing factors at the individual, </w:t>
      </w:r>
      <w:r w:rsidR="00350162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interpersonal </w:t>
      </w:r>
      <w:r w:rsidR="00167920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and </w:t>
      </w:r>
      <w:r w:rsidR="00350162" w:rsidRPr="005A42EE">
        <w:rPr>
          <w:rFonts w:ascii="Times New Roman" w:hAnsi="Times New Roman" w:cs="Times New Roman"/>
          <w:sz w:val="24"/>
          <w:szCs w:val="24"/>
          <w:lang w:val="en-GB"/>
        </w:rPr>
        <w:t>community</w:t>
      </w:r>
      <w:r w:rsidR="00167920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level</w:t>
      </w:r>
      <w:r w:rsidR="004F743B" w:rsidRPr="005A42EE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167920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; 3) </w:t>
      </w:r>
      <w:r w:rsidR="00B22ADF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he use of </w:t>
      </w:r>
      <w:r w:rsidR="004F743B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multiple </w:t>
      </w:r>
      <w:r w:rsidR="00167920" w:rsidRPr="005A42EE">
        <w:rPr>
          <w:rFonts w:ascii="Times New Roman" w:hAnsi="Times New Roman" w:cs="Times New Roman"/>
          <w:sz w:val="24"/>
          <w:szCs w:val="24"/>
          <w:lang w:val="en-GB"/>
        </w:rPr>
        <w:t>informants</w:t>
      </w:r>
      <w:r w:rsidR="00B22ADF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and access to register information</w:t>
      </w:r>
      <w:r w:rsidR="00167920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; </w:t>
      </w:r>
      <w:r w:rsidR="00D4260A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and </w:t>
      </w:r>
      <w:r w:rsidR="00167920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4) </w:t>
      </w:r>
      <w:r w:rsidR="00B22ADF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he biennial data collections </w:t>
      </w:r>
      <w:r w:rsidR="00167920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capturing the years from preschool to adolescence. </w:t>
      </w:r>
      <w:r w:rsidR="005E00DC" w:rsidRPr="005A42EE">
        <w:rPr>
          <w:rFonts w:ascii="Times New Roman" w:hAnsi="Times New Roman" w:cs="Times New Roman"/>
          <w:sz w:val="24"/>
          <w:szCs w:val="24"/>
          <w:lang w:val="en-GB"/>
        </w:rPr>
        <w:t>Furthermore,</w:t>
      </w:r>
      <w:r w:rsidR="00167920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the </w:t>
      </w:r>
      <w:r w:rsidR="00167920" w:rsidRPr="005A42EE">
        <w:rPr>
          <w:rFonts w:ascii="Times New Roman" w:hAnsi="Times New Roman" w:cs="Times New Roman"/>
          <w:sz w:val="24"/>
          <w:szCs w:val="24"/>
          <w:lang w:val="en-GB"/>
        </w:rPr>
        <w:lastRenderedPageBreak/>
        <w:t xml:space="preserve">sample is </w:t>
      </w:r>
      <w:r w:rsidR="00200F4F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fairly </w:t>
      </w:r>
      <w:r w:rsidR="0003643B" w:rsidRPr="005A42EE">
        <w:rPr>
          <w:rFonts w:ascii="Times New Roman" w:hAnsi="Times New Roman" w:cs="Times New Roman"/>
          <w:sz w:val="24"/>
          <w:szCs w:val="24"/>
          <w:lang w:val="en-GB"/>
        </w:rPr>
        <w:t>large</w:t>
      </w:r>
      <w:r w:rsidR="00167920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and representative</w:t>
      </w:r>
      <w:r w:rsidR="00D4260A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(</w:t>
      </w:r>
      <w:r w:rsidR="00B22ADF" w:rsidRPr="005A42EE">
        <w:rPr>
          <w:rFonts w:ascii="Times New Roman" w:hAnsi="Times New Roman" w:cs="Times New Roman"/>
          <w:sz w:val="24"/>
          <w:szCs w:val="24"/>
          <w:lang w:val="en-GB"/>
        </w:rPr>
        <w:t>e.g.</w:t>
      </w:r>
      <w:r w:rsidR="002B2CA6" w:rsidRPr="005A42EE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B22ADF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SES, BMI), </w:t>
      </w:r>
      <w:r w:rsidR="00350162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and the </w:t>
      </w:r>
      <w:r w:rsidR="004F743B" w:rsidRPr="005A42EE">
        <w:rPr>
          <w:rFonts w:ascii="Times New Roman" w:hAnsi="Times New Roman" w:cs="Times New Roman"/>
          <w:sz w:val="24"/>
          <w:szCs w:val="24"/>
          <w:lang w:val="en-GB"/>
        </w:rPr>
        <w:t>dropout</w:t>
      </w:r>
      <w:r w:rsidR="00167920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rate is low (Figure 1)</w:t>
      </w:r>
      <w:r w:rsidR="00F36C8D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and</w:t>
      </w:r>
      <w:r w:rsidR="002B2CA6" w:rsidRPr="005A42EE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F36C8D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to a limited extent</w:t>
      </w:r>
      <w:r w:rsidR="002B2CA6" w:rsidRPr="005A42EE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F36C8D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selective by study variables</w:t>
      </w:r>
      <w:r w:rsidR="00167920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B22ADF" w:rsidRPr="005A42EE">
        <w:rPr>
          <w:rFonts w:ascii="Times New Roman" w:hAnsi="Times New Roman" w:cs="Times New Roman"/>
          <w:sz w:val="24"/>
          <w:szCs w:val="24"/>
          <w:lang w:val="en-GB"/>
        </w:rPr>
        <w:t>A</w:t>
      </w:r>
      <w:r w:rsidR="00D4260A" w:rsidRPr="005A42EE">
        <w:rPr>
          <w:rFonts w:ascii="Times New Roman" w:hAnsi="Times New Roman" w:cs="Times New Roman"/>
          <w:sz w:val="24"/>
          <w:szCs w:val="24"/>
          <w:lang w:val="en-GB"/>
        </w:rPr>
        <w:t>s in most cohort</w:t>
      </w:r>
      <w:r w:rsidR="002B2CA6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D4260A" w:rsidRPr="005A42EE">
        <w:rPr>
          <w:rFonts w:ascii="Times New Roman" w:hAnsi="Times New Roman" w:cs="Times New Roman"/>
          <w:sz w:val="24"/>
          <w:szCs w:val="24"/>
          <w:lang w:val="en-GB"/>
        </w:rPr>
        <w:t>studies</w:t>
      </w:r>
      <w:r w:rsidR="006946D5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4F743B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on children’s psychosocial development </w:t>
      </w:r>
      <w:r w:rsidR="001D2C59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Qb3VsdG9uPC9BdXRob3I+PFllYXI+MjAxNTwvWWVhcj48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</w:fldData>
        </w:fldChar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Qb3VsdG9uPC9BdXRob3I+PFllYXI+MjAxNTwvWWVhcj48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</w:fldData>
        </w:fldChar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1D2C59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0311A6" w:rsidRPr="005A42EE">
        <w:rPr>
          <w:rFonts w:ascii="Times New Roman" w:hAnsi="Times New Roman" w:cs="Times New Roman"/>
          <w:noProof/>
          <w:sz w:val="24"/>
          <w:szCs w:val="24"/>
          <w:lang w:val="en-GB"/>
        </w:rPr>
        <w:t>(5, 68, 69)</w:t>
      </w:r>
      <w:r w:rsidR="001D2C59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D4260A" w:rsidRPr="005A42EE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B22ADF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parent informants are </w:t>
      </w:r>
      <w:r w:rsidR="002B2CA6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primarily </w:t>
      </w:r>
      <w:r w:rsidR="00B22ADF" w:rsidRPr="005A42EE">
        <w:rPr>
          <w:rFonts w:ascii="Times New Roman" w:hAnsi="Times New Roman" w:cs="Times New Roman"/>
          <w:sz w:val="24"/>
          <w:szCs w:val="24"/>
          <w:lang w:val="en-GB"/>
        </w:rPr>
        <w:t>mothers (</w:t>
      </w:r>
      <w:r w:rsidR="001D2C59" w:rsidRPr="005A42EE">
        <w:rPr>
          <w:rFonts w:ascii="Times New Roman" w:hAnsi="Times New Roman" w:cs="Times New Roman"/>
          <w:sz w:val="24"/>
          <w:szCs w:val="24"/>
          <w:lang w:val="en-GB"/>
        </w:rPr>
        <w:t>84.4%</w:t>
      </w:r>
      <w:r w:rsidR="00B22ADF" w:rsidRPr="005A42EE">
        <w:rPr>
          <w:rFonts w:ascii="Times New Roman" w:hAnsi="Times New Roman" w:cs="Times New Roman"/>
          <w:sz w:val="24"/>
          <w:szCs w:val="24"/>
          <w:lang w:val="en-GB"/>
        </w:rPr>
        <w:t>)</w:t>
      </w:r>
      <w:r w:rsidR="00F36C8D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but </w:t>
      </w:r>
      <w:r w:rsidR="004F743B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heir </w:t>
      </w:r>
      <w:r w:rsidR="00F36C8D" w:rsidRPr="005A42EE">
        <w:rPr>
          <w:rFonts w:ascii="Times New Roman" w:hAnsi="Times New Roman" w:cs="Times New Roman"/>
          <w:sz w:val="24"/>
          <w:szCs w:val="24"/>
          <w:lang w:val="en-GB"/>
        </w:rPr>
        <w:t>reports are to some extent corroborated by information from the second parental figure (if applicable)</w:t>
      </w:r>
      <w:r w:rsidR="00D4260A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F36C8D" w:rsidRPr="005A42EE">
        <w:rPr>
          <w:rFonts w:ascii="Times New Roman" w:hAnsi="Times New Roman" w:cs="Times New Roman"/>
          <w:sz w:val="24"/>
          <w:szCs w:val="24"/>
          <w:lang w:val="en-GB"/>
        </w:rPr>
        <w:t>In addition</w:t>
      </w:r>
      <w:r w:rsidR="00D4260A" w:rsidRPr="005A42EE">
        <w:rPr>
          <w:rFonts w:ascii="Times New Roman" w:hAnsi="Times New Roman" w:cs="Times New Roman"/>
          <w:sz w:val="24"/>
          <w:szCs w:val="24"/>
          <w:lang w:val="en-GB"/>
        </w:rPr>
        <w:t>, TESS</w:t>
      </w:r>
      <w:r w:rsidR="005E00DC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utilized</w:t>
      </w:r>
      <w:r w:rsidR="00D4260A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B22ADF" w:rsidRPr="005A42EE">
        <w:rPr>
          <w:rFonts w:ascii="Times New Roman" w:hAnsi="Times New Roman" w:cs="Times New Roman"/>
          <w:sz w:val="24"/>
          <w:szCs w:val="24"/>
          <w:lang w:val="en-GB"/>
        </w:rPr>
        <w:t>self- and teacher report</w:t>
      </w:r>
      <w:r w:rsidR="00D4260A" w:rsidRPr="005A42EE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B22ADF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5E00DC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o </w:t>
      </w:r>
      <w:r w:rsidR="00F36C8D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further </w:t>
      </w:r>
      <w:r w:rsidR="00D4260A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reduce </w:t>
      </w:r>
      <w:r w:rsidR="00F36C8D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D4260A" w:rsidRPr="005A42EE">
        <w:rPr>
          <w:rFonts w:ascii="Times New Roman" w:hAnsi="Times New Roman" w:cs="Times New Roman"/>
          <w:sz w:val="24"/>
          <w:szCs w:val="24"/>
          <w:lang w:val="en-GB"/>
        </w:rPr>
        <w:t>risk</w:t>
      </w:r>
      <w:r w:rsidR="00F36C8D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of relying on a single </w:t>
      </w:r>
      <w:r w:rsidR="005E00DC" w:rsidRPr="005A42EE">
        <w:rPr>
          <w:rFonts w:ascii="Times New Roman" w:hAnsi="Times New Roman" w:cs="Times New Roman"/>
          <w:sz w:val="24"/>
          <w:szCs w:val="24"/>
          <w:lang w:val="en-GB"/>
        </w:rPr>
        <w:t>informant, avoiding</w:t>
      </w:r>
      <w:r w:rsidR="00F36C8D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the common method</w:t>
      </w:r>
      <w:r w:rsidR="002B2CA6" w:rsidRPr="005A42EE">
        <w:rPr>
          <w:rFonts w:ascii="Times New Roman" w:hAnsi="Times New Roman" w:cs="Times New Roman"/>
          <w:sz w:val="24"/>
          <w:szCs w:val="24"/>
          <w:lang w:val="en-GB"/>
        </w:rPr>
        <w:t>ological</w:t>
      </w:r>
      <w:r w:rsidR="00F36C8D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problem</w:t>
      </w:r>
      <w:r w:rsidR="002B2CA6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s </w:t>
      </w:r>
      <w:r w:rsidR="005E00DC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with which it is </w:t>
      </w:r>
      <w:r w:rsidR="002B2CA6" w:rsidRPr="005A42EE">
        <w:rPr>
          <w:rFonts w:ascii="Times New Roman" w:hAnsi="Times New Roman" w:cs="Times New Roman"/>
          <w:sz w:val="24"/>
          <w:szCs w:val="24"/>
          <w:lang w:val="en-GB"/>
        </w:rPr>
        <w:t>associated</w:t>
      </w:r>
      <w:r w:rsidR="00D4260A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5E00DC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he application of </w:t>
      </w:r>
      <w:r w:rsidR="00B22ADF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a semi-structured psychiatric interview </w:t>
      </w:r>
      <w:r w:rsidR="00A33987" w:rsidRPr="005A42EE">
        <w:rPr>
          <w:rFonts w:ascii="Times New Roman" w:hAnsi="Times New Roman" w:cs="Times New Roman"/>
          <w:sz w:val="24"/>
          <w:szCs w:val="24"/>
          <w:lang w:val="en-GB"/>
        </w:rPr>
        <w:t>(PAPA/</w:t>
      </w:r>
      <w:r w:rsidR="00B22ADF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CAPA) </w:t>
      </w:r>
      <w:r w:rsidR="001D2C59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BbmdvbGQ8L0F1dGhvcj48WWVhcj4yMDAwPC9ZZWFyPjxS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</w:fldData>
        </w:fldChar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BbmdvbGQ8L0F1dGhvcj48WWVhcj4yMDAwPC9ZZWFyPjxS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</w:fldData>
        </w:fldChar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1D2C59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0311A6" w:rsidRPr="005A42EE">
        <w:rPr>
          <w:rFonts w:ascii="Times New Roman" w:hAnsi="Times New Roman" w:cs="Times New Roman"/>
          <w:noProof/>
          <w:sz w:val="24"/>
          <w:szCs w:val="24"/>
          <w:lang w:val="en-GB"/>
        </w:rPr>
        <w:t>(30, 31)</w:t>
      </w:r>
      <w:r w:rsidR="001D2C59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1D2C59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to capture mental health problems </w:t>
      </w:r>
      <w:r w:rsidR="00B22ADF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also </w:t>
      </w:r>
      <w:r w:rsidR="002B2CA6" w:rsidRPr="005A42EE">
        <w:rPr>
          <w:rFonts w:ascii="Times New Roman" w:hAnsi="Times New Roman" w:cs="Times New Roman"/>
          <w:sz w:val="24"/>
          <w:szCs w:val="24"/>
          <w:lang w:val="en-GB"/>
        </w:rPr>
        <w:t>strengthens the data</w:t>
      </w:r>
      <w:r w:rsidR="00B22ADF" w:rsidRPr="005A42EE">
        <w:rPr>
          <w:rFonts w:ascii="Times New Roman" w:hAnsi="Times New Roman" w:cs="Times New Roman"/>
          <w:sz w:val="24"/>
          <w:szCs w:val="24"/>
          <w:lang w:val="en-GB"/>
        </w:rPr>
        <w:t>, as the interviewer probes until he/she can be sure whether a symptom is present</w:t>
      </w:r>
      <w:r w:rsidR="002B2CA6" w:rsidRPr="005A42EE">
        <w:rPr>
          <w:rFonts w:ascii="Times New Roman" w:hAnsi="Times New Roman" w:cs="Times New Roman"/>
          <w:sz w:val="24"/>
          <w:szCs w:val="24"/>
          <w:lang w:val="en-GB"/>
        </w:rPr>
        <w:t>;</w:t>
      </w:r>
      <w:r w:rsidR="00B22ADF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it is not up to the </w:t>
      </w:r>
      <w:r w:rsidR="00EB6591" w:rsidRPr="005A42EE">
        <w:rPr>
          <w:rFonts w:ascii="Times New Roman" w:hAnsi="Times New Roman" w:cs="Times New Roman"/>
          <w:sz w:val="24"/>
          <w:szCs w:val="24"/>
          <w:lang w:val="en-GB"/>
        </w:rPr>
        <w:t>parent</w:t>
      </w:r>
      <w:r w:rsidR="00B22ADF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2B2CA6" w:rsidRPr="005A42EE">
        <w:rPr>
          <w:rFonts w:ascii="Times New Roman" w:hAnsi="Times New Roman" w:cs="Times New Roman"/>
          <w:sz w:val="24"/>
          <w:szCs w:val="24"/>
          <w:lang w:val="en-GB"/>
        </w:rPr>
        <w:t>t</w:t>
      </w:r>
      <w:r w:rsidR="00B22ADF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o decide. </w:t>
      </w:r>
      <w:r w:rsidR="002E4E5A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In recent TESS papers </w:t>
      </w:r>
      <w:r w:rsidR="00216290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XaWNoc3Ryb208L0F1dGhvcj48WWVhcj4yMDE3PC9ZZWFy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</w:fldData>
        </w:fldChar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XaWNoc3Ryb208L0F1dGhvcj48WWVhcj4yMDE3PC9ZZWFy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</w:fldData>
        </w:fldChar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216290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0311A6" w:rsidRPr="005A42EE">
        <w:rPr>
          <w:rFonts w:ascii="Times New Roman" w:hAnsi="Times New Roman" w:cs="Times New Roman"/>
          <w:noProof/>
          <w:sz w:val="24"/>
          <w:szCs w:val="24"/>
          <w:lang w:val="en-GB"/>
        </w:rPr>
        <w:t>(27, 70)</w:t>
      </w:r>
      <w:r w:rsidR="00216290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2B2CA6" w:rsidRPr="005A42EE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216290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2E4E5A" w:rsidRPr="005A42EE">
        <w:rPr>
          <w:rFonts w:ascii="Times New Roman" w:hAnsi="Times New Roman" w:cs="Times New Roman"/>
          <w:sz w:val="24"/>
          <w:szCs w:val="24"/>
          <w:lang w:val="en-GB"/>
        </w:rPr>
        <w:t>we have used a Dynamic Panel Model/fixed effects approach</w:t>
      </w:r>
      <w:r w:rsidR="002B2CA6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that</w:t>
      </w:r>
      <w:r w:rsidR="002E4E5A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accounts for time-invariant unmeasured confounders</w:t>
      </w:r>
      <w:r w:rsidR="002B2CA6" w:rsidRPr="005A42EE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2E4E5A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thus narrowing the gap between mere predictions and causality </w:t>
      </w:r>
      <w:r w:rsidR="002E4E5A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Allison&lt;/Author&gt;&lt;Year&gt;2009&lt;/Year&gt;&lt;RecNum&gt;3253&lt;/RecNum&gt;&lt;DisplayText&gt;(46, 47)&lt;/DisplayText&gt;&lt;record&gt;&lt;rec-number&gt;3253&lt;/rec-number&gt;&lt;foreign-keys&gt;&lt;key app="EN" db-id="5xas0psztvvt5jetzf0vap5hefp2vxsfaerv" timestamp="1473710263"&gt;3253&lt;/key&gt;&lt;/foreign-keys&gt;&lt;ref-type name="Book"&gt;6&lt;/ref-type&gt;&lt;contributors&gt;&lt;authors&gt;&lt;author&gt;Allison, Paul D.&lt;/author&gt;&lt;/authors&gt;&lt;/contributors&gt;&lt;titles&gt;&lt;title&gt;Fixed effects regression models&lt;/title&gt;&lt;secondary-title&gt;Quantitative applications in the social sciences&lt;/secondary-title&gt;&lt;/titles&gt;&lt;volume&gt;07-160&lt;/volume&gt;&lt;dates&gt;&lt;year&gt;2009&lt;/year&gt;&lt;/dates&gt;&lt;pub-location&gt;Los Angeles&lt;/pub-location&gt;&lt;publisher&gt;SAGE&lt;/publisher&gt;&lt;isbn&gt;9780761924975&lt;/isbn&gt;&lt;urls&gt;&lt;/urls&gt;&lt;/record&gt;&lt;/Cite&gt;&lt;Cite&gt;&lt;Author&gt;Firebaugh&lt;/Author&gt;&lt;Year&gt;2013&lt;/Year&gt;&lt;RecNum&gt;3248&lt;/RecNum&gt;&lt;record&gt;&lt;rec-number&gt;3248&lt;/rec-number&gt;&lt;foreign-keys&gt;&lt;key app="EN" db-id="5xas0psztvvt5jetzf0vap5hefp2vxsfaerv" timestamp="1473667015"&gt;3248&lt;/key&gt;&lt;/foreign-keys&gt;&lt;ref-type name="Book Section"&gt;5&lt;/ref-type&gt;&lt;contributors&gt;&lt;authors&gt;&lt;author&gt;Firebaugh, G.&lt;/author&gt;&lt;author&gt;Warner, C.&lt;/author&gt;&lt;author&gt;Massoglia, M.&lt;/author&gt;&lt;/authors&gt;&lt;secondary-authors&gt;&lt;author&gt;Morgan, S. L.&lt;/author&gt;&lt;/secondary-authors&gt;&lt;/contributors&gt;&lt;titles&gt;&lt;title&gt;Fixed Effects, RandomEffects, andHybrid Models for Causal Analysis&lt;/title&gt;&lt;secondary-title&gt;Handbook of Causal Analysis for Social Research&lt;/secondary-title&gt;&lt;/titles&gt;&lt;pages&gt;113-132&lt;/pages&gt;&lt;section&gt;7&lt;/section&gt;&lt;dates&gt;&lt;year&gt;2013&lt;/year&gt;&lt;/dates&gt;&lt;pub-location&gt;Dordrecht&lt;/pub-location&gt;&lt;publisher&gt;&lt;style face="normal" font="default" size="11"&gt;Springer Science+Business Media&lt;/style&gt;&lt;/publisher&gt;&lt;urls&gt;&lt;/urls&gt;&lt;electronic-resource-num&gt;10.1007/978-94-007-6094-3 1&lt;/electronic-resource-num&gt;&lt;/record&gt;&lt;/Cite&gt;&lt;/EndNote&gt;</w:instrText>
      </w:r>
      <w:r w:rsidR="002E4E5A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0311A6" w:rsidRPr="005A42EE">
        <w:rPr>
          <w:rFonts w:ascii="Times New Roman" w:hAnsi="Times New Roman" w:cs="Times New Roman"/>
          <w:noProof/>
          <w:sz w:val="24"/>
          <w:szCs w:val="24"/>
          <w:lang w:val="en-GB"/>
        </w:rPr>
        <w:t>(46, 47)</w:t>
      </w:r>
      <w:r w:rsidR="002E4E5A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2E4E5A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. The application of advanced statistical methods </w:t>
      </w:r>
      <w:r w:rsidR="00AD2E51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hat are </w:t>
      </w:r>
      <w:r w:rsidR="002B2CA6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rarely </w:t>
      </w:r>
      <w:r w:rsidR="002E4E5A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used in psychological research </w:t>
      </w:r>
      <w:r w:rsidR="0003643B" w:rsidRPr="005A42EE">
        <w:rPr>
          <w:rFonts w:ascii="Times New Roman" w:hAnsi="Times New Roman" w:cs="Times New Roman"/>
          <w:sz w:val="24"/>
          <w:szCs w:val="24"/>
          <w:lang w:val="en-GB"/>
        </w:rPr>
        <w:t>is</w:t>
      </w:r>
      <w:r w:rsidR="002E4E5A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an additional strength of our work.</w:t>
      </w:r>
    </w:p>
    <w:p w14:paraId="3AD90056" w14:textId="7F5A19C1" w:rsidR="00125498" w:rsidRPr="005A42EE" w:rsidRDefault="00125498" w:rsidP="009A1D85">
      <w:pPr>
        <w:spacing w:line="48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In </w:t>
      </w:r>
      <w:r w:rsidR="00AD2E51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he majority 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of our studies on children’s </w:t>
      </w:r>
      <w:r w:rsidR="00167920" w:rsidRPr="005A42EE">
        <w:rPr>
          <w:rFonts w:ascii="Times New Roman" w:hAnsi="Times New Roman" w:cs="Times New Roman"/>
          <w:sz w:val="24"/>
          <w:szCs w:val="24"/>
          <w:lang w:val="en-GB"/>
        </w:rPr>
        <w:t>psychopathology,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we use symptom counts rather than disorders, which could be considered a limitation. Although there is no convincing evidence that psychopathology is categorical in nature 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Haslam&lt;/Author&gt;&lt;Year&gt;2012&lt;/Year&gt;&lt;RecNum&gt;2062&lt;/RecNum&gt;&lt;DisplayText&gt;(71)&lt;/DisplayText&gt;&lt;record&gt;&lt;rec-number&gt;2062&lt;/rec-number&gt;&lt;foreign-keys&gt;&lt;key app="EN" db-id="5xas0psztvvt5jetzf0vap5hefp2vxsfaerv" timestamp="1371563591"&gt;2062&lt;/key&gt;&lt;/foreign-keys&gt;&lt;ref-type name="Journal Article"&gt;17&lt;/ref-type&gt;&lt;contributors&gt;&lt;authors&gt;&lt;author&gt;Haslam, N.&lt;/author&gt;&lt;author&gt;Holland, E.&lt;/author&gt;&lt;author&gt;Kuppens, P.&lt;/author&gt;&lt;/authors&gt;&lt;/contributors&gt;&lt;titles&gt;&lt;title&gt;Categories versus dimensions in personality and psychopathology: a quantitative review of taxometric research&lt;/title&gt;&lt;secondary-title&gt;Psychological Medicine&lt;/secondary-title&gt;&lt;/titles&gt;&lt;periodical&gt;&lt;full-title&gt;Psychological Medicine&lt;/full-title&gt;&lt;abbr-1&gt;Psychol. Med.&lt;/abbr-1&gt;&lt;abbr-2&gt;Psychol Med&lt;/abbr-2&gt;&lt;/periodical&gt;&lt;pages&gt;903-920&lt;/pages&gt;&lt;volume&gt;42&lt;/volume&gt;&lt;number&gt;5&lt;/number&gt;&lt;dates&gt;&lt;year&gt;2012&lt;/year&gt;&lt;pub-dates&gt;&lt;date&gt;May&lt;/date&gt;&lt;/pub-dates&gt;&lt;/dates&gt;&lt;isbn&gt;0033-2917&lt;/isbn&gt;&lt;accession-num&gt;WOS:000302379800003&lt;/accession-num&gt;&lt;urls&gt;&lt;related-urls&gt;&lt;url&gt;&amp;lt;Go to ISI&amp;gt;://WOS:000302379800003&lt;/url&gt;&lt;/related-urls&gt;&lt;/urls&gt;&lt;electronic-resource-num&gt;10.1017/s0033291711001966&lt;/electronic-resource-num&gt;&lt;/record&gt;&lt;/Cite&gt;&lt;/EndNote&gt;</w:instrTex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0311A6" w:rsidRPr="005A42EE">
        <w:rPr>
          <w:rFonts w:ascii="Times New Roman" w:hAnsi="Times New Roman" w:cs="Times New Roman"/>
          <w:noProof/>
          <w:sz w:val="24"/>
          <w:szCs w:val="24"/>
          <w:lang w:val="en-GB"/>
        </w:rPr>
        <w:t>(71)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167920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he use of 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symptom counts </w:t>
      </w:r>
      <w:r w:rsidR="00167920" w:rsidRPr="005A42EE">
        <w:rPr>
          <w:rFonts w:ascii="Times New Roman" w:hAnsi="Times New Roman" w:cs="Times New Roman"/>
          <w:sz w:val="24"/>
          <w:szCs w:val="24"/>
          <w:lang w:val="en-GB"/>
        </w:rPr>
        <w:t>indicate</w:t>
      </w:r>
      <w:r w:rsidR="000D05B0" w:rsidRPr="005A42EE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167920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that 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our findings cannot be generalized to </w:t>
      </w:r>
      <w:r w:rsidR="00167920" w:rsidRPr="005A42EE">
        <w:rPr>
          <w:rFonts w:ascii="Times New Roman" w:hAnsi="Times New Roman" w:cs="Times New Roman"/>
          <w:sz w:val="24"/>
          <w:szCs w:val="24"/>
          <w:lang w:val="en-GB"/>
        </w:rPr>
        <w:t>diagnosed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disorders. </w:t>
      </w:r>
      <w:r w:rsidR="00167920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Generalization of </w:t>
      </w:r>
      <w:r w:rsidR="00AD2E51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167920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findings may also be limited by the fact that our study is carried out in Norway, which we have shown is a country with low rates of psychiatric disorders in childhood </w:t>
      </w:r>
      <w:r w:rsidR="00167920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Wichstrøm&lt;/Author&gt;&lt;Year&gt;2012&lt;/Year&gt;&lt;RecNum&gt;1686&lt;/RecNum&gt;&lt;DisplayText&gt;(40)&lt;/DisplayText&gt;&lt;record&gt;&lt;rec-number&gt;1686&lt;/rec-number&gt;&lt;foreign-keys&gt;&lt;key app="EN" db-id="5xas0psztvvt5jetzf0vap5hefp2vxsfaerv" timestamp="1340192760"&gt;1686&lt;/key&gt;&lt;/foreign-keys&gt;&lt;ref-type name="Journal Article"&gt;17&lt;/ref-type&gt;&lt;contributors&gt;&lt;authors&gt;&lt;author&gt;Wichstrøm, L.&lt;/author&gt;&lt;author&gt;Berg-Nielsen, T. S.&lt;/author&gt;&lt;author&gt;Angold, A.&lt;/author&gt;&lt;author&gt;Egger, H. L.&lt;/author&gt;&lt;author&gt;Solheim, E.&lt;/author&gt;&lt;author&gt;Sveen, T. H.&lt;/author&gt;&lt;/authors&gt;&lt;/contributors&gt;&lt;titles&gt;&lt;title&gt;Prevalence of psychiatric disorders in preschoolers&lt;/title&gt;&lt;secondary-title&gt;Journal of Child Psychology and Psychiatry&lt;/secondary-title&gt;&lt;/titles&gt;&lt;periodical&gt;&lt;full-title&gt;Journal of Child Psychology and Psychiatry&lt;/full-title&gt;&lt;/periodical&gt;&lt;pages&gt;695-705&lt;/pages&gt;&lt;volume&gt;53&lt;/volume&gt;&lt;number&gt;6&lt;/number&gt;&lt;dates&gt;&lt;year&gt;2012&lt;/year&gt;&lt;pub-dates&gt;&lt;date&gt;Jun&lt;/date&gt;&lt;/pub-dates&gt;&lt;/dates&gt;&lt;isbn&gt;0021-9630&lt;/isbn&gt;&lt;accession-num&gt;WOS:000304087900011&lt;/accession-num&gt;&lt;urls&gt;&lt;related-urls&gt;&lt;url&gt;&amp;lt;Go to ISI&amp;gt;://WOS:000304087900011&lt;/url&gt;&lt;/related-urls&gt;&lt;/urls&gt;&lt;electronic-resource-num&gt;10.1111/j.1469-7610.2011.02514.x&lt;/electronic-resource-num&gt;&lt;/record&gt;&lt;/Cite&gt;&lt;/EndNote&gt;</w:instrText>
      </w:r>
      <w:r w:rsidR="00167920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0311A6" w:rsidRPr="005A42EE">
        <w:rPr>
          <w:rFonts w:ascii="Times New Roman" w:hAnsi="Times New Roman" w:cs="Times New Roman"/>
          <w:noProof/>
          <w:sz w:val="24"/>
          <w:szCs w:val="24"/>
          <w:lang w:val="en-GB"/>
        </w:rPr>
        <w:t>(40)</w:t>
      </w:r>
      <w:r w:rsidR="00167920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A33987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0571C6" w:rsidRPr="005A42EE">
        <w:rPr>
          <w:rFonts w:ascii="Times New Roman" w:hAnsi="Times New Roman" w:cs="Times New Roman"/>
          <w:sz w:val="24"/>
          <w:szCs w:val="24"/>
          <w:lang w:val="en-GB"/>
        </w:rPr>
        <w:t>Regarding</w:t>
      </w:r>
      <w:r w:rsidR="00A33987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TESS studies of children’s psychosocial development, </w:t>
      </w:r>
      <w:r w:rsidR="005D5F77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only </w:t>
      </w:r>
      <w:r w:rsidR="00A33987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validated questionnaires are applied, but some of the </w:t>
      </w:r>
      <w:r w:rsidR="004F743B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measures </w:t>
      </w:r>
      <w:r w:rsidR="00A33987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do display </w:t>
      </w:r>
      <w:r w:rsidR="004F743B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moderate </w:t>
      </w:r>
      <w:r w:rsidR="00A33987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internal consistency </w:t>
      </w:r>
      <w:r w:rsidR="000516D7" w:rsidRPr="005A42EE">
        <w:rPr>
          <w:rFonts w:ascii="Times New Roman" w:hAnsi="Times New Roman" w:cs="Times New Roman"/>
          <w:sz w:val="24"/>
          <w:szCs w:val="24"/>
          <w:lang w:val="en-GB"/>
        </w:rPr>
        <w:t>in our sample</w:t>
      </w:r>
      <w:r w:rsidR="008758C5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8758C5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WaWRkYWw8L0F1dGhvcj48WWVhcj4yMDE1PC9ZZWFyPjxS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</w:fldData>
        </w:fldChar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WaWRkYWw8L0F1dGhvcj48WWVhcj4yMDE1PC9ZZWFyPjxS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</w:fldData>
        </w:fldChar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8758C5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0311A6" w:rsidRPr="005A42EE">
        <w:rPr>
          <w:rFonts w:ascii="Times New Roman" w:hAnsi="Times New Roman" w:cs="Times New Roman"/>
          <w:noProof/>
          <w:sz w:val="24"/>
          <w:szCs w:val="24"/>
          <w:lang w:val="en-GB"/>
        </w:rPr>
        <w:t>(21, 66)</w:t>
      </w:r>
      <w:r w:rsidR="008758C5"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8758C5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DF01F5" w:rsidRPr="005A42EE">
        <w:rPr>
          <w:rFonts w:ascii="Times New Roman" w:hAnsi="Times New Roman" w:cs="Times New Roman"/>
          <w:sz w:val="24"/>
          <w:szCs w:val="24"/>
          <w:lang w:val="en-GB"/>
        </w:rPr>
        <w:t>In our studies of social exclusion, student</w:t>
      </w:r>
      <w:r w:rsidR="00EB6591" w:rsidRPr="005A42EE">
        <w:rPr>
          <w:rFonts w:ascii="Times New Roman" w:hAnsi="Times New Roman" w:cs="Times New Roman"/>
          <w:sz w:val="24"/>
          <w:szCs w:val="24"/>
          <w:lang w:val="en-GB"/>
        </w:rPr>
        <w:t>–</w:t>
      </w:r>
      <w:r w:rsidR="00DF01F5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eacher relations, </w:t>
      </w:r>
      <w:r w:rsidR="00AD2E51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and </w:t>
      </w:r>
      <w:r w:rsidR="00DF01F5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feeding practices and eating </w:t>
      </w:r>
      <w:r w:rsidR="00CE5D39" w:rsidRPr="005A42EE">
        <w:rPr>
          <w:rFonts w:ascii="Times New Roman" w:hAnsi="Times New Roman" w:cs="Times New Roman"/>
          <w:sz w:val="24"/>
          <w:szCs w:val="24"/>
          <w:lang w:val="en-GB"/>
        </w:rPr>
        <w:t>behaviour</w:t>
      </w:r>
      <w:r w:rsidR="00AD2E51" w:rsidRPr="005A42EE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0D05B0" w:rsidRPr="005A42EE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DF01F5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we have noted that observational measures would have been an advantage</w:t>
      </w:r>
      <w:r w:rsidR="006776A0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but are </w:t>
      </w:r>
      <w:r w:rsidR="00DF01F5" w:rsidRPr="005A42EE">
        <w:rPr>
          <w:rFonts w:ascii="Times New Roman" w:hAnsi="Times New Roman" w:cs="Times New Roman"/>
          <w:sz w:val="24"/>
          <w:szCs w:val="24"/>
          <w:lang w:val="en-GB"/>
        </w:rPr>
        <w:t>too time- and cost</w:t>
      </w:r>
      <w:r w:rsidR="000D05B0" w:rsidRPr="005A42EE">
        <w:rPr>
          <w:rFonts w:ascii="Times New Roman" w:hAnsi="Times New Roman" w:cs="Times New Roman"/>
          <w:sz w:val="24"/>
          <w:szCs w:val="24"/>
          <w:lang w:val="en-GB"/>
        </w:rPr>
        <w:t>-</w:t>
      </w:r>
      <w:r w:rsidR="00DF01F5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consuming to be applied </w:t>
      </w:r>
      <w:r w:rsidR="00AD2E51" w:rsidRPr="005A42EE">
        <w:rPr>
          <w:rFonts w:ascii="Times New Roman" w:hAnsi="Times New Roman" w:cs="Times New Roman"/>
          <w:sz w:val="24"/>
          <w:szCs w:val="24"/>
          <w:lang w:val="en-GB"/>
        </w:rPr>
        <w:t>to</w:t>
      </w:r>
      <w:r w:rsidR="00DF01F5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3643B" w:rsidRPr="005A42EE">
        <w:rPr>
          <w:rFonts w:ascii="Times New Roman" w:hAnsi="Times New Roman" w:cs="Times New Roman"/>
          <w:sz w:val="24"/>
          <w:szCs w:val="24"/>
          <w:lang w:val="en-GB"/>
        </w:rPr>
        <w:t>large</w:t>
      </w:r>
      <w:r w:rsidR="00DF01F5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samples</w:t>
      </w:r>
      <w:r w:rsidR="00AD2E51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, such </w:t>
      </w:r>
      <w:r w:rsidR="00DF01F5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as the </w:t>
      </w:r>
      <w:r w:rsidR="00DF01F5" w:rsidRPr="005A42EE">
        <w:rPr>
          <w:rFonts w:ascii="Times New Roman" w:hAnsi="Times New Roman" w:cs="Times New Roman"/>
          <w:sz w:val="24"/>
          <w:szCs w:val="24"/>
          <w:lang w:val="en-GB"/>
        </w:rPr>
        <w:lastRenderedPageBreak/>
        <w:t>TESS cohort. A</w:t>
      </w:r>
      <w:r w:rsidR="009A1D85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notable limitation in our studies </w:t>
      </w:r>
      <w:r w:rsidR="00AD2E51" w:rsidRPr="005A42EE">
        <w:rPr>
          <w:rFonts w:ascii="Times New Roman" w:hAnsi="Times New Roman" w:cs="Times New Roman"/>
          <w:sz w:val="24"/>
          <w:szCs w:val="24"/>
          <w:lang w:val="en-GB"/>
        </w:rPr>
        <w:t>that tested</w:t>
      </w:r>
      <w:r w:rsidR="009A1D85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the differential susceptibility theory is that </w:t>
      </w:r>
      <w:r w:rsidR="00AD2E51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9A1D85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applied measures do not </w:t>
      </w:r>
      <w:r w:rsidR="00F36C8D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always </w:t>
      </w:r>
      <w:r w:rsidR="009A1D85" w:rsidRPr="005A42EE">
        <w:rPr>
          <w:rFonts w:ascii="Times New Roman" w:hAnsi="Times New Roman" w:cs="Times New Roman"/>
          <w:sz w:val="24"/>
          <w:szCs w:val="24"/>
          <w:lang w:val="en-GB"/>
        </w:rPr>
        <w:t>encompass both negative and positive aspects of the environment or the measured outcome</w:t>
      </w:r>
      <w:r w:rsidR="00F36C8D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(e.g., child aggression)</w:t>
      </w:r>
      <w:r w:rsidR="009A1D85" w:rsidRPr="005A42EE">
        <w:rPr>
          <w:rFonts w:ascii="Times New Roman" w:hAnsi="Times New Roman" w:cs="Times New Roman"/>
          <w:sz w:val="24"/>
          <w:szCs w:val="24"/>
          <w:lang w:val="en-GB"/>
        </w:rPr>
        <w:t>, which affords the best test of differential susceptibility theorizing.</w:t>
      </w:r>
    </w:p>
    <w:p w14:paraId="5F788060" w14:textId="07B0C20B" w:rsidR="009A6826" w:rsidRPr="005A42EE" w:rsidRDefault="009A6826" w:rsidP="00DC3A2C">
      <w:pPr>
        <w:spacing w:line="480" w:lineRule="auto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5A42EE">
        <w:rPr>
          <w:rFonts w:ascii="Times New Roman" w:hAnsi="Times New Roman" w:cs="Times New Roman"/>
          <w:b/>
          <w:sz w:val="24"/>
          <w:szCs w:val="24"/>
          <w:lang w:val="en-GB"/>
        </w:rPr>
        <w:t>Can I get hold of the data? Where can I find out more?</w:t>
      </w:r>
    </w:p>
    <w:p w14:paraId="5F1154AA" w14:textId="6AAED718" w:rsidR="0048634E" w:rsidRPr="005A42EE" w:rsidRDefault="0048634E" w:rsidP="00DC3A2C">
      <w:pPr>
        <w:spacing w:line="48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he TESS research group collaborates with a </w:t>
      </w:r>
      <w:r w:rsidR="008F5432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number 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>of national and international researchers and welcome</w:t>
      </w:r>
      <w:r w:rsidR="000D05B0" w:rsidRPr="005A42EE">
        <w:rPr>
          <w:rFonts w:ascii="Times New Roman" w:hAnsi="Times New Roman" w:cs="Times New Roman"/>
          <w:sz w:val="24"/>
          <w:szCs w:val="24"/>
          <w:lang w:val="en-GB"/>
        </w:rPr>
        <w:t>s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potential collaborators to contact the prin</w:t>
      </w:r>
      <w:r w:rsidR="00350162" w:rsidRPr="005A42EE">
        <w:rPr>
          <w:rFonts w:ascii="Times New Roman" w:hAnsi="Times New Roman" w:cs="Times New Roman"/>
          <w:sz w:val="24"/>
          <w:szCs w:val="24"/>
          <w:lang w:val="en-GB"/>
        </w:rPr>
        <w:t>cipal investigator Lars Wichstrø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>m (</w:t>
      </w:r>
      <w:hyperlink r:id="rId8" w:history="1">
        <w:r w:rsidRPr="005A42EE">
          <w:rPr>
            <w:rStyle w:val="Hyperkobling"/>
            <w:rFonts w:ascii="Times New Roman" w:hAnsi="Times New Roman" w:cs="Times New Roman"/>
            <w:sz w:val="24"/>
            <w:szCs w:val="24"/>
            <w:lang w:val="en-GB"/>
          </w:rPr>
          <w:t>lars.wichstrom@ntnu.no</w:t>
        </w:r>
      </w:hyperlink>
      <w:r w:rsidRPr="005A42EE">
        <w:rPr>
          <w:rFonts w:ascii="Times New Roman" w:hAnsi="Times New Roman" w:cs="Times New Roman"/>
          <w:sz w:val="24"/>
          <w:szCs w:val="24"/>
          <w:lang w:val="en-GB"/>
        </w:rPr>
        <w:t>) or co-PI Silje Steinsbekk (</w:t>
      </w:r>
      <w:hyperlink r:id="rId9" w:history="1">
        <w:r w:rsidR="00CF13C2" w:rsidRPr="005A42EE">
          <w:rPr>
            <w:rStyle w:val="Hyperkobling"/>
            <w:rFonts w:ascii="Times New Roman" w:hAnsi="Times New Roman" w:cs="Times New Roman"/>
            <w:sz w:val="24"/>
            <w:szCs w:val="24"/>
            <w:lang w:val="en-GB"/>
          </w:rPr>
          <w:t>silje.steinsbekk@ntnu</w:t>
        </w:r>
        <w:r w:rsidR="006776A0" w:rsidRPr="005A42EE">
          <w:rPr>
            <w:rStyle w:val="Hyperkobling"/>
            <w:rFonts w:ascii="Times New Roman" w:hAnsi="Times New Roman" w:cs="Times New Roman"/>
            <w:sz w:val="24"/>
            <w:szCs w:val="24"/>
            <w:lang w:val="en-GB"/>
          </w:rPr>
          <w:t>.</w:t>
        </w:r>
        <w:r w:rsidR="00CF13C2" w:rsidRPr="005A42EE">
          <w:rPr>
            <w:rStyle w:val="Hyperkobling"/>
            <w:rFonts w:ascii="Times New Roman" w:hAnsi="Times New Roman" w:cs="Times New Roman"/>
            <w:sz w:val="24"/>
            <w:szCs w:val="24"/>
            <w:lang w:val="en-GB"/>
          </w:rPr>
          <w:t>no</w:t>
        </w:r>
      </w:hyperlink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). </w:t>
      </w:r>
      <w:r w:rsidR="000D05B0" w:rsidRPr="005A42EE">
        <w:rPr>
          <w:rFonts w:ascii="Times New Roman" w:hAnsi="Times New Roman" w:cs="Times New Roman"/>
          <w:sz w:val="24"/>
          <w:szCs w:val="24"/>
          <w:lang w:val="en-GB"/>
        </w:rPr>
        <w:t>However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0D05B0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data </w:t>
      </w:r>
      <w:r w:rsidR="00AD2E51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cannot be made available </w:t>
      </w:r>
      <w:r w:rsidR="00FA2421" w:rsidRPr="005A42EE">
        <w:rPr>
          <w:rFonts w:ascii="Times New Roman" w:hAnsi="Times New Roman" w:cs="Times New Roman"/>
          <w:sz w:val="24"/>
          <w:szCs w:val="24"/>
          <w:lang w:val="en-GB"/>
        </w:rPr>
        <w:t>because the study is still ongoing</w:t>
      </w:r>
      <w:r w:rsidR="008F5432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and</w:t>
      </w:r>
      <w:r w:rsidR="000D05B0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consent</w:t>
      </w:r>
      <w:r w:rsidR="008F5432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restrictions from the participants</w:t>
      </w:r>
      <w:r w:rsidR="000D05B0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apply</w:t>
      </w:r>
      <w:r w:rsidR="00FA2421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More information </w:t>
      </w:r>
      <w:r w:rsidR="00AD2E51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regarding 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he study </w:t>
      </w:r>
      <w:r w:rsidR="000B07A0" w:rsidRPr="005A42EE">
        <w:rPr>
          <w:rFonts w:ascii="Times New Roman" w:hAnsi="Times New Roman" w:cs="Times New Roman"/>
          <w:sz w:val="24"/>
          <w:szCs w:val="24"/>
          <w:lang w:val="en-GB"/>
        </w:rPr>
        <w:t>and the research</w:t>
      </w:r>
      <w:r w:rsidR="000D05B0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B07A0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group, 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>along with a complete list of publications</w:t>
      </w:r>
      <w:r w:rsidR="000D05B0" w:rsidRPr="005A42EE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0B07A0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can be found at</w:t>
      </w:r>
      <w:r w:rsidR="00007FBB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AD2E51" w:rsidRPr="005A42EE">
        <w:rPr>
          <w:rFonts w:ascii="Times New Roman" w:hAnsi="Times New Roman" w:cs="Times New Roman"/>
          <w:sz w:val="24"/>
          <w:szCs w:val="24"/>
          <w:lang w:val="en-GB"/>
        </w:rPr>
        <w:t>https://tidligtrygg.no/Pages/Hjem.aspx</w:t>
      </w:r>
      <w:r w:rsidR="00F34E86" w:rsidRPr="005A42EE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14:paraId="25AE614C" w14:textId="25795328" w:rsidR="009A5F18" w:rsidRPr="005A42EE" w:rsidRDefault="009A5F18" w:rsidP="00DC3A2C">
      <w:pPr>
        <w:spacing w:line="480" w:lineRule="auto"/>
        <w:rPr>
          <w:rFonts w:ascii="Times New Roman" w:hAnsi="Times New Roman" w:cs="Times New Roman"/>
          <w:b/>
          <w:sz w:val="24"/>
          <w:szCs w:val="24"/>
          <w:lang w:val="en-GB"/>
        </w:rPr>
      </w:pPr>
    </w:p>
    <w:p w14:paraId="2C35DF7D" w14:textId="77777777" w:rsidR="00350162" w:rsidRPr="005A42EE" w:rsidRDefault="00350162">
      <w:pPr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5A42EE">
        <w:rPr>
          <w:rFonts w:ascii="Times New Roman" w:hAnsi="Times New Roman" w:cs="Times New Roman"/>
          <w:b/>
          <w:sz w:val="24"/>
          <w:szCs w:val="24"/>
          <w:lang w:val="en-GB"/>
        </w:rPr>
        <w:br w:type="page"/>
      </w:r>
    </w:p>
    <w:p w14:paraId="2CE1CC73" w14:textId="65DA96B1" w:rsidR="009A6826" w:rsidRPr="005A42EE" w:rsidRDefault="00350162" w:rsidP="00DC3A2C">
      <w:pPr>
        <w:spacing w:line="480" w:lineRule="auto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5A42EE">
        <w:rPr>
          <w:rFonts w:ascii="Times New Roman" w:hAnsi="Times New Roman" w:cs="Times New Roman"/>
          <w:b/>
          <w:noProof/>
          <w:sz w:val="24"/>
          <w:szCs w:val="24"/>
          <w:lang w:eastAsia="nb-NO"/>
        </w:rPr>
        <w:lastRenderedPageBreak/>
        <mc:AlternateContent>
          <mc:Choice Requires="wps">
            <w:drawing>
              <wp:anchor distT="0" distB="0" distL="114300" distR="114300" simplePos="0" relativeHeight="251709440" behindDoc="0" locked="0" layoutInCell="1" allowOverlap="1" wp14:anchorId="0DD3E3D6" wp14:editId="4CD9CD48">
                <wp:simplePos x="0" y="0"/>
                <wp:positionH relativeFrom="column">
                  <wp:posOffset>-190704</wp:posOffset>
                </wp:positionH>
                <wp:positionV relativeFrom="paragraph">
                  <wp:posOffset>-127135</wp:posOffset>
                </wp:positionV>
                <wp:extent cx="6361043" cy="7021810"/>
                <wp:effectExtent l="0" t="0" r="20955" b="27305"/>
                <wp:wrapNone/>
                <wp:docPr id="5" name="Rektangel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361043" cy="7021810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BC1256E" id="Rektangel 5" o:spid="_x0000_s1026" style="position:absolute;margin-left:-15pt;margin-top:-10pt;width:500.85pt;height:552.9pt;z-index:25170944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" filled="f" strokecolor="black [3213]" strokeweight="1pt"/>
            </w:pict>
          </mc:Fallback>
        </mc:AlternateContent>
      </w:r>
      <w:r w:rsidR="004E7052" w:rsidRPr="005A42EE">
        <w:rPr>
          <w:rFonts w:ascii="Times New Roman" w:hAnsi="Times New Roman" w:cs="Times New Roman"/>
          <w:b/>
          <w:sz w:val="24"/>
          <w:szCs w:val="24"/>
          <w:lang w:val="en-GB"/>
        </w:rPr>
        <w:t>P</w:t>
      </w:r>
      <w:r w:rsidR="009A6826" w:rsidRPr="005A42EE">
        <w:rPr>
          <w:rFonts w:ascii="Times New Roman" w:hAnsi="Times New Roman" w:cs="Times New Roman"/>
          <w:b/>
          <w:sz w:val="24"/>
          <w:szCs w:val="24"/>
          <w:lang w:val="en-GB"/>
        </w:rPr>
        <w:t>rofile in a nutshell</w:t>
      </w:r>
    </w:p>
    <w:p w14:paraId="4D3F0CB1" w14:textId="6B3A413A" w:rsidR="00BE5991" w:rsidRPr="005A42EE" w:rsidRDefault="00BE5991" w:rsidP="004E7052">
      <w:pPr>
        <w:pStyle w:val="Listeavsnitt"/>
        <w:numPr>
          <w:ilvl w:val="0"/>
          <w:numId w:val="1"/>
        </w:numPr>
        <w:spacing w:line="480" w:lineRule="auto"/>
        <w:ind w:left="284"/>
        <w:rPr>
          <w:rFonts w:ascii="Times New Roman" w:hAnsi="Times New Roman" w:cs="Times New Roman"/>
          <w:sz w:val="24"/>
          <w:szCs w:val="24"/>
          <w:lang w:val="en-GB"/>
        </w:rPr>
      </w:pP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ESS is a study of </w:t>
      </w:r>
      <w:r w:rsidR="0003643B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individual, </w:t>
      </w:r>
      <w:r w:rsidR="00D566C1" w:rsidRPr="005A42EE">
        <w:rPr>
          <w:rFonts w:ascii="Times New Roman" w:hAnsi="Times New Roman" w:cs="Times New Roman"/>
          <w:sz w:val="24"/>
          <w:szCs w:val="24"/>
          <w:lang w:val="en-GB"/>
        </w:rPr>
        <w:t>interpersonal and community</w:t>
      </w:r>
      <w:r w:rsidR="0003643B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>factors affecting children’s mental health, psycho</w:t>
      </w:r>
      <w:r w:rsidR="00072D4A" w:rsidRPr="005A42EE">
        <w:rPr>
          <w:rFonts w:ascii="Times New Roman" w:hAnsi="Times New Roman" w:cs="Times New Roman"/>
          <w:sz w:val="24"/>
          <w:szCs w:val="24"/>
          <w:lang w:val="en-GB"/>
        </w:rPr>
        <w:t>social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development and health </w:t>
      </w:r>
      <w:r w:rsidR="00CE5D39" w:rsidRPr="005A42EE">
        <w:rPr>
          <w:rFonts w:ascii="Times New Roman" w:hAnsi="Times New Roman" w:cs="Times New Roman"/>
          <w:sz w:val="24"/>
          <w:szCs w:val="24"/>
          <w:lang w:val="en-GB"/>
        </w:rPr>
        <w:t>behaviour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from preschool to adolescence.</w:t>
      </w:r>
    </w:p>
    <w:p w14:paraId="59F06AEC" w14:textId="3EA8C794" w:rsidR="00F34E86" w:rsidRPr="005A42EE" w:rsidRDefault="00BE5991" w:rsidP="004E7052">
      <w:pPr>
        <w:pStyle w:val="Listeavsnitt"/>
        <w:numPr>
          <w:ilvl w:val="0"/>
          <w:numId w:val="1"/>
        </w:numPr>
        <w:spacing w:line="480" w:lineRule="auto"/>
        <w:ind w:left="284"/>
        <w:rPr>
          <w:rFonts w:ascii="Times New Roman" w:hAnsi="Times New Roman" w:cs="Times New Roman"/>
          <w:sz w:val="24"/>
          <w:szCs w:val="24"/>
          <w:lang w:val="en-GB"/>
        </w:rPr>
      </w:pPr>
      <w:r w:rsidRPr="005A42EE">
        <w:rPr>
          <w:rFonts w:ascii="Times New Roman" w:hAnsi="Times New Roman" w:cs="Times New Roman"/>
          <w:sz w:val="24"/>
          <w:szCs w:val="24"/>
          <w:lang w:val="en-GB"/>
        </w:rPr>
        <w:t>All children born in 2003 and 2004 living in Trondheim, Norway and their parents were invited</w:t>
      </w:r>
      <w:r w:rsidR="000D05B0" w:rsidRPr="005A42EE">
        <w:rPr>
          <w:rFonts w:ascii="Times New Roman" w:hAnsi="Times New Roman" w:cs="Times New Roman"/>
          <w:sz w:val="24"/>
          <w:szCs w:val="24"/>
          <w:lang w:val="en-GB"/>
        </w:rPr>
        <w:t>,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and a subsample of 1250 </w:t>
      </w:r>
      <w:r w:rsidR="00A76CBD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was 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>drawn to participate.</w:t>
      </w:r>
    </w:p>
    <w:p w14:paraId="1CF9861C" w14:textId="6385B785" w:rsidR="009B6F10" w:rsidRPr="005A42EE" w:rsidRDefault="00BE5991" w:rsidP="004E7052">
      <w:pPr>
        <w:pStyle w:val="Listeavsnitt"/>
        <w:numPr>
          <w:ilvl w:val="0"/>
          <w:numId w:val="1"/>
        </w:numPr>
        <w:spacing w:line="480" w:lineRule="auto"/>
        <w:ind w:left="284"/>
        <w:rPr>
          <w:rFonts w:ascii="Times New Roman" w:hAnsi="Times New Roman" w:cs="Times New Roman"/>
          <w:sz w:val="24"/>
          <w:szCs w:val="24"/>
          <w:lang w:val="en-GB"/>
        </w:rPr>
      </w:pP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he first wave of data was collected </w:t>
      </w:r>
      <w:r w:rsidR="009B6F10" w:rsidRPr="005A42EE">
        <w:rPr>
          <w:rFonts w:ascii="Times New Roman" w:hAnsi="Times New Roman" w:cs="Times New Roman"/>
          <w:sz w:val="24"/>
          <w:szCs w:val="24"/>
          <w:lang w:val="en-GB"/>
        </w:rPr>
        <w:t>in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2007</w:t>
      </w:r>
      <w:r w:rsidR="009B6F10" w:rsidRPr="005A42EE">
        <w:rPr>
          <w:rFonts w:ascii="Times New Roman" w:hAnsi="Times New Roman" w:cs="Times New Roman"/>
          <w:sz w:val="24"/>
          <w:szCs w:val="24"/>
          <w:lang w:val="en-GB"/>
        </w:rPr>
        <w:t>/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2008 </w:t>
      </w:r>
      <w:r w:rsidR="00192C75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(n=997) 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when the children were 4 years of age. </w:t>
      </w:r>
      <w:r w:rsidR="00FA2421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he fifth data collection </w:t>
      </w:r>
      <w:r w:rsidR="00424091" w:rsidRPr="005A42EE">
        <w:rPr>
          <w:rFonts w:ascii="Times New Roman" w:hAnsi="Times New Roman" w:cs="Times New Roman"/>
          <w:sz w:val="24"/>
          <w:szCs w:val="24"/>
          <w:lang w:val="en-GB"/>
        </w:rPr>
        <w:t>was</w:t>
      </w:r>
      <w:r w:rsidR="00FA2421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completed in </w:t>
      </w:r>
      <w:r w:rsidR="003D3A58" w:rsidRPr="005A42EE">
        <w:rPr>
          <w:rFonts w:ascii="Times New Roman" w:hAnsi="Times New Roman" w:cs="Times New Roman"/>
          <w:sz w:val="24"/>
          <w:szCs w:val="24"/>
          <w:lang w:val="en-GB"/>
        </w:rPr>
        <w:t>October</w:t>
      </w:r>
      <w:r w:rsidR="00FA2421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2017</w:t>
      </w:r>
      <w:r w:rsidR="009B6F10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, and the sixth wave of data (age 14) </w:t>
      </w:r>
      <w:r w:rsidR="000D05B0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is being </w:t>
      </w:r>
      <w:r w:rsidR="009B6F10" w:rsidRPr="005A42EE">
        <w:rPr>
          <w:rFonts w:ascii="Times New Roman" w:hAnsi="Times New Roman" w:cs="Times New Roman"/>
          <w:sz w:val="24"/>
          <w:szCs w:val="24"/>
          <w:lang w:val="en-GB"/>
        </w:rPr>
        <w:t>gathered from August 2017 to June 2019.</w:t>
      </w:r>
    </w:p>
    <w:p w14:paraId="150C8BCD" w14:textId="7E1227FF" w:rsidR="00192C75" w:rsidRPr="005A42EE" w:rsidRDefault="00192C75" w:rsidP="004E7052">
      <w:pPr>
        <w:pStyle w:val="Listeavsnitt"/>
        <w:numPr>
          <w:ilvl w:val="0"/>
          <w:numId w:val="1"/>
        </w:numPr>
        <w:spacing w:line="480" w:lineRule="auto"/>
        <w:ind w:left="284"/>
        <w:rPr>
          <w:rFonts w:ascii="Times New Roman" w:hAnsi="Times New Roman" w:cs="Times New Roman"/>
          <w:sz w:val="24"/>
          <w:szCs w:val="24"/>
          <w:lang w:val="en-GB"/>
        </w:rPr>
      </w:pPr>
      <w:r w:rsidRPr="005A42EE">
        <w:rPr>
          <w:rFonts w:ascii="Times New Roman" w:hAnsi="Times New Roman" w:cs="Times New Roman"/>
          <w:sz w:val="24"/>
          <w:szCs w:val="24"/>
          <w:lang w:val="en-GB"/>
        </w:rPr>
        <w:t>The data set comprises information on a huge range of individual</w:t>
      </w:r>
      <w:r w:rsidR="00574E26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(e.g.</w:t>
      </w:r>
      <w:r w:rsidR="000D05B0" w:rsidRPr="005A42EE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574E26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temperament, genetics)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FE35D8" w:rsidRPr="005A42EE">
        <w:rPr>
          <w:rFonts w:ascii="Times New Roman" w:hAnsi="Times New Roman" w:cs="Times New Roman"/>
          <w:sz w:val="24"/>
          <w:szCs w:val="24"/>
          <w:lang w:val="en-GB"/>
        </w:rPr>
        <w:t>interpersonal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574E26" w:rsidRPr="005A42EE">
        <w:rPr>
          <w:rFonts w:ascii="Times New Roman" w:hAnsi="Times New Roman" w:cs="Times New Roman"/>
          <w:sz w:val="24"/>
          <w:szCs w:val="24"/>
          <w:lang w:val="en-GB"/>
        </w:rPr>
        <w:t>(e.g.</w:t>
      </w:r>
      <w:r w:rsidR="000D05B0" w:rsidRPr="005A42EE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574E26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parent-child interaction, parental mental health) 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and </w:t>
      </w:r>
      <w:r w:rsidR="00FE35D8" w:rsidRPr="005A42EE">
        <w:rPr>
          <w:rFonts w:ascii="Times New Roman" w:hAnsi="Times New Roman" w:cs="Times New Roman"/>
          <w:sz w:val="24"/>
          <w:szCs w:val="24"/>
          <w:lang w:val="en-GB"/>
        </w:rPr>
        <w:t>community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factors </w:t>
      </w:r>
      <w:r w:rsidR="00574E26" w:rsidRPr="005A42EE">
        <w:rPr>
          <w:rFonts w:ascii="Times New Roman" w:hAnsi="Times New Roman" w:cs="Times New Roman"/>
          <w:sz w:val="24"/>
          <w:szCs w:val="24"/>
          <w:lang w:val="en-GB"/>
        </w:rPr>
        <w:t>(e.g.</w:t>
      </w:r>
      <w:r w:rsidR="000D05B0" w:rsidRPr="005A42EE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574E26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availability of play areas) 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affecting children’s mental health, psychosocial development and health </w:t>
      </w:r>
      <w:r w:rsidR="00CE5D39" w:rsidRPr="005A42EE">
        <w:rPr>
          <w:rFonts w:ascii="Times New Roman" w:hAnsi="Times New Roman" w:cs="Times New Roman"/>
          <w:sz w:val="24"/>
          <w:szCs w:val="24"/>
          <w:lang w:val="en-GB"/>
        </w:rPr>
        <w:t>behaviour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14:paraId="458C9A63" w14:textId="19954FB6" w:rsidR="009B6F10" w:rsidRPr="005A42EE" w:rsidRDefault="00192C75" w:rsidP="004E7052">
      <w:pPr>
        <w:pStyle w:val="Listeavsnitt"/>
        <w:numPr>
          <w:ilvl w:val="0"/>
          <w:numId w:val="1"/>
        </w:numPr>
        <w:spacing w:line="480" w:lineRule="auto"/>
        <w:ind w:left="284"/>
        <w:rPr>
          <w:rFonts w:ascii="Times New Roman" w:hAnsi="Times New Roman" w:cs="Times New Roman"/>
          <w:sz w:val="24"/>
          <w:szCs w:val="24"/>
          <w:lang w:val="en-GB"/>
        </w:rPr>
      </w:pP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Information </w:t>
      </w:r>
      <w:r w:rsidR="008E02C6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is gathered from participating children, their parents and teachers by means of 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>interviews, tests, observations</w:t>
      </w:r>
      <w:r w:rsidR="00A635CB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and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questionnaires</w:t>
      </w:r>
      <w:r w:rsidR="00A635CB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. TESS </w:t>
      </w:r>
      <w:r w:rsidR="00F9438C" w:rsidRPr="005A42EE">
        <w:rPr>
          <w:rFonts w:ascii="Times New Roman" w:hAnsi="Times New Roman" w:cs="Times New Roman"/>
          <w:sz w:val="24"/>
          <w:szCs w:val="24"/>
          <w:lang w:val="en-GB"/>
        </w:rPr>
        <w:t>also has</w:t>
      </w:r>
      <w:r w:rsidR="00A635CB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access to register information.</w:t>
      </w:r>
    </w:p>
    <w:p w14:paraId="11ED0499" w14:textId="0BFC6A2D" w:rsidR="009A6826" w:rsidRPr="005A42EE" w:rsidRDefault="00A635CB" w:rsidP="004E7052">
      <w:pPr>
        <w:pStyle w:val="Listeavsnitt"/>
        <w:numPr>
          <w:ilvl w:val="0"/>
          <w:numId w:val="1"/>
        </w:numPr>
        <w:spacing w:line="480" w:lineRule="auto"/>
        <w:ind w:left="284"/>
        <w:rPr>
          <w:rFonts w:ascii="Times New Roman" w:hAnsi="Times New Roman" w:cs="Times New Roman"/>
          <w:sz w:val="24"/>
          <w:szCs w:val="24"/>
          <w:lang w:val="en-GB"/>
        </w:rPr>
      </w:pPr>
      <w:r w:rsidRPr="005A42EE">
        <w:rPr>
          <w:rFonts w:ascii="Times New Roman" w:hAnsi="Times New Roman" w:cs="Times New Roman"/>
          <w:sz w:val="24"/>
          <w:szCs w:val="24"/>
          <w:lang w:val="en-GB"/>
        </w:rPr>
        <w:t>Others cannot get hold of</w:t>
      </w:r>
      <w:r w:rsidR="00D7441C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6776A0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these data 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>due to restriction</w:t>
      </w:r>
      <w:r w:rsidR="000D05B0" w:rsidRPr="005A42EE">
        <w:rPr>
          <w:rFonts w:ascii="Times New Roman" w:hAnsi="Times New Roman" w:cs="Times New Roman"/>
          <w:sz w:val="24"/>
          <w:szCs w:val="24"/>
          <w:lang w:val="en-GB"/>
        </w:rPr>
        <w:t>s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related to participant consent</w:t>
      </w:r>
      <w:r w:rsidR="00D7441C"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and because the study is still ongoing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>, but potential collaborators are welcom</w:t>
      </w:r>
      <w:r w:rsidR="000311A6" w:rsidRPr="005A42EE">
        <w:rPr>
          <w:rFonts w:ascii="Times New Roman" w:hAnsi="Times New Roman" w:cs="Times New Roman"/>
          <w:sz w:val="24"/>
          <w:szCs w:val="24"/>
          <w:lang w:val="en-GB"/>
        </w:rPr>
        <w:t>e to contact the PI or the co-PI</w:t>
      </w:r>
      <w:r w:rsidRPr="005A42EE">
        <w:rPr>
          <w:rFonts w:ascii="Times New Roman" w:hAnsi="Times New Roman" w:cs="Times New Roman"/>
          <w:sz w:val="24"/>
          <w:szCs w:val="24"/>
          <w:lang w:val="en-GB"/>
        </w:rPr>
        <w:t xml:space="preserve"> of the study</w:t>
      </w:r>
      <w:r w:rsidR="000D05B0" w:rsidRPr="005A42EE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14:paraId="0CD6C9A8" w14:textId="77777777" w:rsidR="003C6522" w:rsidRPr="005A42EE" w:rsidRDefault="003C6522" w:rsidP="00DC3A2C">
      <w:pPr>
        <w:spacing w:line="48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40968548" w14:textId="77777777" w:rsidR="00A61AF1" w:rsidRPr="005A42EE" w:rsidRDefault="00A61AF1">
      <w:pPr>
        <w:rPr>
          <w:rFonts w:ascii="Times New Roman" w:hAnsi="Times New Roman" w:cs="Times New Roman"/>
          <w:sz w:val="24"/>
          <w:szCs w:val="24"/>
          <w:lang w:val="en-GB"/>
        </w:rPr>
      </w:pPr>
      <w:r w:rsidRPr="005A42EE">
        <w:rPr>
          <w:rFonts w:ascii="Times New Roman" w:hAnsi="Times New Roman" w:cs="Times New Roman"/>
          <w:sz w:val="24"/>
          <w:szCs w:val="24"/>
          <w:lang w:val="en-GB"/>
        </w:rPr>
        <w:br w:type="page"/>
      </w:r>
    </w:p>
    <w:p w14:paraId="07078DB5" w14:textId="3937493C" w:rsidR="00B96A54" w:rsidRPr="005A42EE" w:rsidRDefault="00B96A54">
      <w:pPr>
        <w:rPr>
          <w:rFonts w:ascii="Times New Roman" w:hAnsi="Times New Roman" w:cs="Times New Roman"/>
          <w:sz w:val="24"/>
          <w:szCs w:val="24"/>
          <w:lang w:val="en-GB"/>
        </w:rPr>
        <w:sectPr w:rsidR="00B96A54" w:rsidRPr="005A42EE" w:rsidSect="00745C77">
          <w:headerReference w:type="default" r:id="rId10"/>
          <w:footerReference w:type="default" r:id="rId11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331D7591" w14:textId="3F5744E9" w:rsidR="003C6522" w:rsidRPr="005A42EE" w:rsidRDefault="00A61AF1" w:rsidP="005139DD">
      <w:pPr>
        <w:rPr>
          <w:rFonts w:ascii="Times New Roman" w:hAnsi="Times New Roman" w:cs="Times New Roman"/>
          <w:sz w:val="24"/>
          <w:szCs w:val="24"/>
          <w:lang w:val="en-GB"/>
        </w:rPr>
      </w:pPr>
      <w:r w:rsidRPr="005A42EE">
        <w:rPr>
          <w:rFonts w:ascii="Times New Roman" w:hAnsi="Times New Roman" w:cs="Times New Roman"/>
          <w:sz w:val="24"/>
          <w:szCs w:val="24"/>
          <w:lang w:val="en-GB"/>
        </w:rPr>
        <w:lastRenderedPageBreak/>
        <w:t>References</w:t>
      </w:r>
    </w:p>
    <w:p w14:paraId="6B26CE82" w14:textId="77777777" w:rsidR="000311A6" w:rsidRPr="005A42EE" w:rsidRDefault="003C6522" w:rsidP="000311A6">
      <w:pPr>
        <w:pStyle w:val="EndNoteBibliography"/>
        <w:spacing w:after="0"/>
      </w:pPr>
      <w:r w:rsidRPr="005A42EE">
        <w:rPr>
          <w:rFonts w:ascii="Times New Roman" w:hAnsi="Times New Roman" w:cs="Times New Roman"/>
          <w:noProof w:val="0"/>
          <w:sz w:val="24"/>
          <w:szCs w:val="24"/>
          <w:lang w:val="en-GB"/>
        </w:rPr>
        <w:fldChar w:fldCharType="begin"/>
      </w:r>
      <w:r w:rsidRPr="005A42EE">
        <w:rPr>
          <w:rFonts w:ascii="Times New Roman" w:hAnsi="Times New Roman" w:cs="Times New Roman"/>
          <w:noProof w:val="0"/>
          <w:sz w:val="24"/>
          <w:szCs w:val="24"/>
          <w:lang w:val="en-GB"/>
        </w:rPr>
        <w:instrText xml:space="preserve"> ADDIN EN.REFLIST </w:instrText>
      </w:r>
      <w:r w:rsidRPr="005A42EE">
        <w:rPr>
          <w:rFonts w:ascii="Times New Roman" w:hAnsi="Times New Roman" w:cs="Times New Roman"/>
          <w:noProof w:val="0"/>
          <w:sz w:val="24"/>
          <w:szCs w:val="24"/>
          <w:lang w:val="en-GB"/>
        </w:rPr>
        <w:fldChar w:fldCharType="separate"/>
      </w:r>
      <w:r w:rsidR="000311A6" w:rsidRPr="005A42EE">
        <w:t>1.</w:t>
      </w:r>
      <w:r w:rsidR="000311A6" w:rsidRPr="005A42EE">
        <w:tab/>
        <w:t>Luby JL, Si X, Belden AC, Tandon M, Spitznagel E. Preschool Depression Homotypic Continuity and Course Over 24 Months. Arch Gen Psychiatry. 2009;66(8):897-905.</w:t>
      </w:r>
    </w:p>
    <w:p w14:paraId="4CE1D1BE" w14:textId="77777777" w:rsidR="000311A6" w:rsidRPr="005A42EE" w:rsidRDefault="000311A6" w:rsidP="000311A6">
      <w:pPr>
        <w:pStyle w:val="EndNoteBibliography"/>
        <w:spacing w:after="0"/>
      </w:pPr>
      <w:r w:rsidRPr="005A42EE">
        <w:t>2.</w:t>
      </w:r>
      <w:r w:rsidRPr="005A42EE">
        <w:tab/>
        <w:t>Speltz ML, McClellan J, DeKlyen M, Jones K. Preschool boys with oppositional defiant disorder: Clinical presentation and diagnostic change. J Am Acad Child Adolesc Psychiatry. 1999;38(7):838-45.</w:t>
      </w:r>
    </w:p>
    <w:p w14:paraId="2AFD7AEF" w14:textId="77777777" w:rsidR="000311A6" w:rsidRPr="005A42EE" w:rsidRDefault="000311A6" w:rsidP="000311A6">
      <w:pPr>
        <w:pStyle w:val="EndNoteBibliography"/>
        <w:spacing w:after="0"/>
      </w:pPr>
      <w:r w:rsidRPr="005A42EE">
        <w:t>3.</w:t>
      </w:r>
      <w:r w:rsidRPr="005A42EE">
        <w:tab/>
        <w:t>Egger HL, Angold A. Common emotional and behavioral disorders in preschool children: presentation, nosology, and epidemiology. Journal of Child Psychology and Psychiatry. 2006;47(3-4):313-37.</w:t>
      </w:r>
    </w:p>
    <w:p w14:paraId="1BE81CCF" w14:textId="77777777" w:rsidR="000311A6" w:rsidRPr="005A42EE" w:rsidRDefault="000311A6" w:rsidP="000311A6">
      <w:pPr>
        <w:pStyle w:val="EndNoteBibliography"/>
        <w:spacing w:after="0"/>
      </w:pPr>
      <w:r w:rsidRPr="005A42EE">
        <w:t>4.</w:t>
      </w:r>
      <w:r w:rsidRPr="005A42EE">
        <w:tab/>
        <w:t>Bricker D, Davis MS, Squires J. Mental health screening in young children. Infants and Young Children. 2004;17(2):129-44.</w:t>
      </w:r>
    </w:p>
    <w:p w14:paraId="64A8D9D8" w14:textId="77777777" w:rsidR="000311A6" w:rsidRPr="005A42EE" w:rsidRDefault="000311A6" w:rsidP="000311A6">
      <w:pPr>
        <w:pStyle w:val="EndNoteBibliography"/>
        <w:spacing w:after="0"/>
      </w:pPr>
      <w:r w:rsidRPr="005A42EE">
        <w:t>5.</w:t>
      </w:r>
      <w:r w:rsidRPr="005A42EE">
        <w:tab/>
        <w:t>Poulton R, Moffitt TE, Silva PA. The Dunedin Multidisciplinary Health and Development Study: overview of the first 40 years, with an eye to the future. Soc Psychiatry Psychiatr Epidemiol. 2015;50(5):679-93.</w:t>
      </w:r>
    </w:p>
    <w:p w14:paraId="3E402693" w14:textId="77777777" w:rsidR="000311A6" w:rsidRPr="005A42EE" w:rsidRDefault="000311A6" w:rsidP="000311A6">
      <w:pPr>
        <w:pStyle w:val="EndNoteBibliography"/>
        <w:spacing w:after="0"/>
      </w:pPr>
      <w:r w:rsidRPr="005A42EE">
        <w:t>6.</w:t>
      </w:r>
      <w:r w:rsidRPr="005A42EE">
        <w:tab/>
        <w:t>Klein DN, Finsaas MC. The Stony Brook Temperament Study: Early Antecedents and Pathways to Emotional Disorders. Child Development Perspectives. 2017;11(4):257-63.</w:t>
      </w:r>
    </w:p>
    <w:p w14:paraId="3AA7CE4A" w14:textId="77777777" w:rsidR="000311A6" w:rsidRPr="005A42EE" w:rsidRDefault="000311A6" w:rsidP="000311A6">
      <w:pPr>
        <w:pStyle w:val="EndNoteBibliography"/>
        <w:spacing w:after="0"/>
      </w:pPr>
      <w:r w:rsidRPr="005A42EE">
        <w:t>7.</w:t>
      </w:r>
      <w:r w:rsidRPr="005A42EE">
        <w:tab/>
        <w:t>Ezpeleta L, de la Osa N, Domenech JM. Prevalence of DSM-IV disorders, comorbidity and impairment in 3-year-old Spanish preschoolers. Soc Psychiatry Psychiatr Epidemiol. 2014;49(1):145-55.</w:t>
      </w:r>
    </w:p>
    <w:p w14:paraId="26DF35E6" w14:textId="77777777" w:rsidR="000311A6" w:rsidRPr="005A42EE" w:rsidRDefault="000311A6" w:rsidP="000311A6">
      <w:pPr>
        <w:pStyle w:val="EndNoteBibliography"/>
        <w:spacing w:after="0"/>
      </w:pPr>
      <w:r w:rsidRPr="005A42EE">
        <w:t>8.</w:t>
      </w:r>
      <w:r w:rsidRPr="005A42EE">
        <w:tab/>
        <w:t>Klein AM, Otto Y, Fuchs S, Reibiger I, von Klitzing K. A prospective study of behavioral and emotional symptoms in preschoolers. Eur Child Adolesc Psychiatry. 2015;24(3):291-9.</w:t>
      </w:r>
    </w:p>
    <w:p w14:paraId="6E2469F3" w14:textId="77777777" w:rsidR="000311A6" w:rsidRPr="005A42EE" w:rsidRDefault="000311A6" w:rsidP="000311A6">
      <w:pPr>
        <w:pStyle w:val="EndNoteBibliography"/>
        <w:spacing w:after="0"/>
      </w:pPr>
      <w:r w:rsidRPr="005A42EE">
        <w:t>9.</w:t>
      </w:r>
      <w:r w:rsidRPr="005A42EE">
        <w:tab/>
        <w:t>Klein AM, Schlesier-Michel A, Otto Y, White LO, Andreas A, Sierau S, et al. Latent trajectories of internalizing symptoms from preschool to school age: A multi-informant study in a high-risk sample. Dev Psychopathol. 2018:1-25.</w:t>
      </w:r>
    </w:p>
    <w:p w14:paraId="66B4340C" w14:textId="77777777" w:rsidR="000311A6" w:rsidRPr="005A42EE" w:rsidRDefault="000311A6" w:rsidP="000311A6">
      <w:pPr>
        <w:pStyle w:val="EndNoteBibliography"/>
        <w:spacing w:after="0"/>
      </w:pPr>
      <w:r w:rsidRPr="005A42EE">
        <w:t>10.</w:t>
      </w:r>
      <w:r w:rsidRPr="005A42EE">
        <w:tab/>
        <w:t>Bronfenbrenner U. Ecology of the family as a context for human development - research perspectives Dev Psychol. 1986;22(6):723-42.</w:t>
      </w:r>
    </w:p>
    <w:p w14:paraId="1B5519DE" w14:textId="77777777" w:rsidR="000311A6" w:rsidRPr="005A42EE" w:rsidRDefault="000311A6" w:rsidP="000311A6">
      <w:pPr>
        <w:pStyle w:val="EndNoteBibliography"/>
        <w:spacing w:after="0"/>
      </w:pPr>
      <w:r w:rsidRPr="005A42EE">
        <w:t>11.</w:t>
      </w:r>
      <w:r w:rsidRPr="005A42EE">
        <w:tab/>
        <w:t>De Los Reyes A, Augenstein TM, Wang M, Thomas SA, Drabick DAG, Burgers DE, et al. The Validity of the Multi-Informant Approach to Assessing Child and Adolescent Mental Health. Psychol Bull. 2015;141(4):858-900.</w:t>
      </w:r>
    </w:p>
    <w:p w14:paraId="01E22732" w14:textId="77777777" w:rsidR="000311A6" w:rsidRPr="005A42EE" w:rsidRDefault="000311A6" w:rsidP="000311A6">
      <w:pPr>
        <w:pStyle w:val="EndNoteBibliography"/>
        <w:spacing w:after="0"/>
      </w:pPr>
      <w:r w:rsidRPr="005A42EE">
        <w:t>12.</w:t>
      </w:r>
      <w:r w:rsidRPr="005A42EE">
        <w:tab/>
        <w:t>Ogden CL, Carroll MD, Kit BK, Flegal KM. Prevalence of Childhood and Adult Obesity in the United States, 2011-2012. Jama-Journal of the American Medical Association. 2014;311(8):806-14.</w:t>
      </w:r>
    </w:p>
    <w:p w14:paraId="66A5EC87" w14:textId="77777777" w:rsidR="000311A6" w:rsidRPr="005A42EE" w:rsidRDefault="000311A6" w:rsidP="000311A6">
      <w:pPr>
        <w:pStyle w:val="EndNoteBibliography"/>
        <w:spacing w:after="0"/>
      </w:pPr>
      <w:r w:rsidRPr="005A42EE">
        <w:t>13.</w:t>
      </w:r>
      <w:r w:rsidRPr="005A42EE">
        <w:tab/>
        <w:t>Wijnhoven TMA, van Raaij JMA, Spinelli A, Starc G, Hassapidou M, Spiroski I, et al. WHO European Childhood Obesity Surveillance Initiative: body mass index and level of overweight among 6-9-year-old children from school year 2007/2008 to school year 2009/2010. BMC Public Health. 2014;14.</w:t>
      </w:r>
    </w:p>
    <w:p w14:paraId="4ECF8FDB" w14:textId="77777777" w:rsidR="000311A6" w:rsidRPr="005A42EE" w:rsidRDefault="000311A6" w:rsidP="000311A6">
      <w:pPr>
        <w:pStyle w:val="EndNoteBibliography"/>
        <w:spacing w:after="0"/>
      </w:pPr>
      <w:r w:rsidRPr="005A42EE">
        <w:t>14.</w:t>
      </w:r>
      <w:r w:rsidRPr="005A42EE">
        <w:tab/>
        <w:t>Crone MR, Vogels AGC, Hoekstra F, Treffers PDA, Reijneveld SA. A comparison of four scoring methods based on the parent-rated Strengths and Difficulties Questionnaire as used in the Dutch preventive child health care system. BMC Public Health. 2008;8.</w:t>
      </w:r>
    </w:p>
    <w:p w14:paraId="096C1992" w14:textId="77599E8C" w:rsidR="000311A6" w:rsidRPr="005A42EE" w:rsidRDefault="000311A6" w:rsidP="000311A6">
      <w:pPr>
        <w:pStyle w:val="EndNoteBibliography"/>
        <w:spacing w:after="0"/>
      </w:pPr>
      <w:r w:rsidRPr="005A42EE">
        <w:t>15.</w:t>
      </w:r>
      <w:r w:rsidRPr="005A42EE">
        <w:tab/>
        <w:t xml:space="preserve">Statistics Norway. Population's level of education: Statistics Norway; 2012 [Available from: </w:t>
      </w:r>
      <w:hyperlink r:id="rId12" w:history="1">
        <w:r w:rsidRPr="005A42EE">
          <w:rPr>
            <w:rStyle w:val="Hyperkobling"/>
          </w:rPr>
          <w:t>http://www.ssb.no/en/utdanning/statistikker/utniv/aar</w:t>
        </w:r>
      </w:hyperlink>
      <w:r w:rsidRPr="005A42EE">
        <w:t>.</w:t>
      </w:r>
    </w:p>
    <w:p w14:paraId="288C2783" w14:textId="6741EB43" w:rsidR="000311A6" w:rsidRPr="005A42EE" w:rsidRDefault="000311A6" w:rsidP="000311A6">
      <w:pPr>
        <w:pStyle w:val="EndNoteBibliography"/>
        <w:spacing w:after="0"/>
      </w:pPr>
      <w:r w:rsidRPr="005A42EE">
        <w:t>16.</w:t>
      </w:r>
      <w:r w:rsidRPr="005A42EE">
        <w:tab/>
        <w:t xml:space="preserve">Statistics Norway. Families and households 2017 [Available from: </w:t>
      </w:r>
      <w:hyperlink r:id="rId13" w:history="1">
        <w:r w:rsidRPr="005A42EE">
          <w:rPr>
            <w:rStyle w:val="Hyperkobling"/>
          </w:rPr>
          <w:t>https://www.ssb.no/statistikkbanken/SelectVarVal/Define.asp?MainTable=BarnForeldre&amp;KortNavnWeb=familie&amp;PLanguage=1&amp;checked=true</w:t>
        </w:r>
      </w:hyperlink>
      <w:r w:rsidRPr="005A42EE">
        <w:t>.</w:t>
      </w:r>
    </w:p>
    <w:p w14:paraId="2CD7001B" w14:textId="7050B71E" w:rsidR="000311A6" w:rsidRPr="005A42EE" w:rsidRDefault="000311A6" w:rsidP="000311A6">
      <w:pPr>
        <w:pStyle w:val="EndNoteBibliography"/>
        <w:spacing w:after="0"/>
      </w:pPr>
      <w:r w:rsidRPr="005A42EE">
        <w:t>17.</w:t>
      </w:r>
      <w:r w:rsidRPr="005A42EE">
        <w:tab/>
        <w:t xml:space="preserve">The Norwegian Directorate for Children YaFA. Barns familier 2017 [Available from: </w:t>
      </w:r>
      <w:hyperlink r:id="rId14" w:history="1">
        <w:r w:rsidRPr="005A42EE">
          <w:rPr>
            <w:rStyle w:val="Hyperkobling"/>
          </w:rPr>
          <w:t>https://www.bufdir.no/Statistikk_og_analyse/Oppvekst/Familie_omsorg_og_relasjoner/Barns_familier/</w:t>
        </w:r>
      </w:hyperlink>
      <w:r w:rsidRPr="005A42EE">
        <w:t>.</w:t>
      </w:r>
    </w:p>
    <w:p w14:paraId="77793271" w14:textId="77777777" w:rsidR="000311A6" w:rsidRPr="005A42EE" w:rsidRDefault="000311A6" w:rsidP="000311A6">
      <w:pPr>
        <w:pStyle w:val="EndNoteBibliography"/>
        <w:spacing w:after="0"/>
      </w:pPr>
      <w:r w:rsidRPr="005A42EE">
        <w:t>18.</w:t>
      </w:r>
      <w:r w:rsidRPr="005A42EE">
        <w:tab/>
        <w:t>Juliusson PB, Roelants M, Nordal E, Furevik L, Eide GE, Moster D, et al. Growth references for 0-19 year-old Norwegian children for length/height, weight, body mass index and head circumference. Ann Hum Biol. 2013;40(3):220-7.</w:t>
      </w:r>
    </w:p>
    <w:p w14:paraId="0F794A31" w14:textId="77777777" w:rsidR="000311A6" w:rsidRPr="005A42EE" w:rsidRDefault="000311A6" w:rsidP="000311A6">
      <w:pPr>
        <w:pStyle w:val="EndNoteBibliography"/>
        <w:spacing w:after="0"/>
      </w:pPr>
      <w:r w:rsidRPr="005A42EE">
        <w:t>19.</w:t>
      </w:r>
      <w:r w:rsidRPr="005A42EE">
        <w:tab/>
        <w:t>International Labour Office. ISCO-88 International Standard Classification of Occupation:</w:t>
      </w:r>
      <w:r w:rsidRPr="005A42EE">
        <w:rPr>
          <w:rFonts w:ascii="Times New Roman" w:hAnsi="Times New Roman" w:cs="Times New Roman"/>
        </w:rPr>
        <w:t xml:space="preserve"> </w:t>
      </w:r>
      <w:r w:rsidRPr="005A42EE">
        <w:t>Genève: International Labour Office; 1990.</w:t>
      </w:r>
    </w:p>
    <w:p w14:paraId="1F28A651" w14:textId="77777777" w:rsidR="000311A6" w:rsidRPr="005A42EE" w:rsidRDefault="000311A6" w:rsidP="000311A6">
      <w:pPr>
        <w:pStyle w:val="EndNoteBibliography"/>
        <w:spacing w:after="0"/>
      </w:pPr>
      <w:r w:rsidRPr="005A42EE">
        <w:lastRenderedPageBreak/>
        <w:t>20.</w:t>
      </w:r>
      <w:r w:rsidRPr="005A42EE">
        <w:tab/>
        <w:t>Viddal KR, Berg-Nielsen TS, Belsky J, Wichstrom L. Change in attachment predicts change in emotion regulation particularly among 5-HTTLPR short-allele homozygotes. Dev Psychol. 2017;53(7):1316-29.</w:t>
      </w:r>
    </w:p>
    <w:p w14:paraId="7A6835EF" w14:textId="77777777" w:rsidR="000311A6" w:rsidRPr="005A42EE" w:rsidRDefault="000311A6" w:rsidP="000311A6">
      <w:pPr>
        <w:pStyle w:val="EndNoteBibliography"/>
        <w:spacing w:after="0"/>
      </w:pPr>
      <w:r w:rsidRPr="005A42EE">
        <w:t>21.</w:t>
      </w:r>
      <w:r w:rsidRPr="005A42EE">
        <w:tab/>
        <w:t>Viddal KR, Berg-Nielsen TS, Wan MW, Green J, Hygen BW, Wichstrom L. Secure attachment promotes the development of effortful control in boys. Attach Hum Dev. 2015;17(3):319-35.</w:t>
      </w:r>
    </w:p>
    <w:p w14:paraId="4F0EA34E" w14:textId="77777777" w:rsidR="000311A6" w:rsidRPr="005A42EE" w:rsidRDefault="000311A6" w:rsidP="000311A6">
      <w:pPr>
        <w:pStyle w:val="EndNoteBibliography"/>
        <w:spacing w:after="0"/>
      </w:pPr>
      <w:r w:rsidRPr="005A42EE">
        <w:t>22.</w:t>
      </w:r>
      <w:r w:rsidRPr="005A42EE">
        <w:tab/>
        <w:t>Skalicka V, Belsky J, Stenseng F, Wichstrom L. Reciprocal Relations Between Student-Teacher Relationship and Children's Behavioral Problems: Moderation by Child-Care Group Size. Child Dev. 2015;86(5):1557-70.</w:t>
      </w:r>
    </w:p>
    <w:p w14:paraId="1A10097D" w14:textId="77777777" w:rsidR="000311A6" w:rsidRPr="005A42EE" w:rsidRDefault="000311A6" w:rsidP="000311A6">
      <w:pPr>
        <w:pStyle w:val="EndNoteBibliography"/>
        <w:spacing w:after="0"/>
      </w:pPr>
      <w:r w:rsidRPr="005A42EE">
        <w:t>23.</w:t>
      </w:r>
      <w:r w:rsidRPr="005A42EE">
        <w:tab/>
        <w:t>Hygen BW, Belsky J, Stenseng F, Lydersen S, Guzey IC, Wichstrom L. Child Exposure to Serious Life Events, COMT, and Aggression: Testing Differential Susceptibility Theory. Dev Psychol. 2015;51(8):1098-104.</w:t>
      </w:r>
    </w:p>
    <w:p w14:paraId="2005008C" w14:textId="77777777" w:rsidR="000311A6" w:rsidRPr="005A42EE" w:rsidRDefault="000311A6" w:rsidP="000311A6">
      <w:pPr>
        <w:pStyle w:val="EndNoteBibliography"/>
        <w:spacing w:after="0"/>
      </w:pPr>
      <w:r w:rsidRPr="005A42EE">
        <w:t>24.</w:t>
      </w:r>
      <w:r w:rsidRPr="005A42EE">
        <w:tab/>
        <w:t>Stenseng F, Belsky J, Skalicka V, Wichstrom L. Peer Rejection and Attention Deficit Hyperactivity Disorder Symptoms: Reciprocal Relations Through Ages 4, 6, and 8. Child Dev. 2016;87(2):365-73.</w:t>
      </w:r>
    </w:p>
    <w:p w14:paraId="50440F4B" w14:textId="77777777" w:rsidR="000311A6" w:rsidRPr="005A42EE" w:rsidRDefault="000311A6" w:rsidP="000311A6">
      <w:pPr>
        <w:pStyle w:val="EndNoteBibliography"/>
        <w:spacing w:after="0"/>
      </w:pPr>
      <w:r w:rsidRPr="005A42EE">
        <w:t>25.</w:t>
      </w:r>
      <w:r w:rsidRPr="005A42EE">
        <w:tab/>
        <w:t>Wichstrøm L, Belsky J, Jozefiak T, Sourander A, Berg-Nielsen TS. Predicting Service Use for Mental Health Problems Among Young Children. Pediatrics. 2014;133(6):1054-60.</w:t>
      </w:r>
    </w:p>
    <w:p w14:paraId="08437BE9" w14:textId="77777777" w:rsidR="000311A6" w:rsidRPr="005A42EE" w:rsidRDefault="000311A6" w:rsidP="000311A6">
      <w:pPr>
        <w:pStyle w:val="EndNoteBibliography"/>
        <w:spacing w:after="0"/>
      </w:pPr>
      <w:r w:rsidRPr="005A42EE">
        <w:t>26.</w:t>
      </w:r>
      <w:r w:rsidRPr="005A42EE">
        <w:tab/>
        <w:t>Wichstrom L, Belsky J, Berg-Nielsen TS. Preschool predictors of childhood anxiety disorders: a prospective community study. Journal of Child Psychology and Psychiatry. 2013;54(12):1327-36.</w:t>
      </w:r>
    </w:p>
    <w:p w14:paraId="268C16CF" w14:textId="77777777" w:rsidR="000311A6" w:rsidRPr="005A42EE" w:rsidRDefault="000311A6" w:rsidP="000311A6">
      <w:pPr>
        <w:pStyle w:val="EndNoteBibliography"/>
        <w:spacing w:after="0"/>
      </w:pPr>
      <w:r w:rsidRPr="005A42EE">
        <w:t>27.</w:t>
      </w:r>
      <w:r w:rsidRPr="005A42EE">
        <w:tab/>
        <w:t>Wichstrom L, Belsky J, Steinsbekk S. Homotypic and heterotypic continuity of symptoms of psychiatric disorders from age 4 to 10 years: a dynamic panel model. J Child Psychol Psychiatry. 2017.</w:t>
      </w:r>
    </w:p>
    <w:p w14:paraId="1AF2DEA6" w14:textId="77777777" w:rsidR="000311A6" w:rsidRPr="005A42EE" w:rsidRDefault="000311A6" w:rsidP="000311A6">
      <w:pPr>
        <w:pStyle w:val="EndNoteBibliography"/>
        <w:spacing w:after="0"/>
      </w:pPr>
      <w:r w:rsidRPr="005A42EE">
        <w:t>28.</w:t>
      </w:r>
      <w:r w:rsidRPr="005A42EE">
        <w:tab/>
        <w:t>Steinsbekk S, Llewellyn CH, Fildes A, Wichstrom L. Body composition impacts appetite regulation in middle childhood. A prospective study of Norwegian community children. International Journal of Behavioral Nutrition and Physical Activity. 2017;Accepted.</w:t>
      </w:r>
    </w:p>
    <w:p w14:paraId="29252CA0" w14:textId="77777777" w:rsidR="000311A6" w:rsidRPr="005A42EE" w:rsidRDefault="000311A6" w:rsidP="000311A6">
      <w:pPr>
        <w:pStyle w:val="EndNoteBibliography"/>
        <w:spacing w:after="0"/>
      </w:pPr>
      <w:r w:rsidRPr="005A42EE">
        <w:t>29.</w:t>
      </w:r>
      <w:r w:rsidRPr="005A42EE">
        <w:tab/>
        <w:t>Reinfjell T, Karstad SB, Berg-Nielsen TS, Luby JL, Wichstrom L. Predictors of change in depressive symptoms from preschool to first grade. Dev Psychopathol. 2016;28(4):1517-30.</w:t>
      </w:r>
    </w:p>
    <w:p w14:paraId="7ED2D377" w14:textId="77777777" w:rsidR="000311A6" w:rsidRPr="005A42EE" w:rsidRDefault="000311A6" w:rsidP="000311A6">
      <w:pPr>
        <w:pStyle w:val="EndNoteBibliography"/>
        <w:spacing w:after="0"/>
      </w:pPr>
      <w:r w:rsidRPr="005A42EE">
        <w:t>30.</w:t>
      </w:r>
      <w:r w:rsidRPr="005A42EE">
        <w:tab/>
        <w:t>Egger HL, Erkanli A, Keeler G, Potts E, Walter BK, Angold A. Test-retest reliability of the Preschool Age Psychiatric Assessment (PAPA). J Am Acad Child Adolesc Psychiatry. 2006;45(5):538-49.</w:t>
      </w:r>
    </w:p>
    <w:p w14:paraId="698F528C" w14:textId="77777777" w:rsidR="000311A6" w:rsidRPr="005A42EE" w:rsidRDefault="000311A6" w:rsidP="000311A6">
      <w:pPr>
        <w:pStyle w:val="EndNoteBibliography"/>
        <w:spacing w:after="0"/>
      </w:pPr>
      <w:r w:rsidRPr="005A42EE">
        <w:t>31.</w:t>
      </w:r>
      <w:r w:rsidRPr="005A42EE">
        <w:tab/>
        <w:t>Angold A, Costello EJ. The Child and Adolescent Psychiatric Assessment (CAPA). J Am Acad Child Adolesc Psychiatry. 2000;39(1):39-48.</w:t>
      </w:r>
    </w:p>
    <w:p w14:paraId="6547D67A" w14:textId="77777777" w:rsidR="000311A6" w:rsidRPr="005A42EE" w:rsidRDefault="000311A6" w:rsidP="000311A6">
      <w:pPr>
        <w:pStyle w:val="EndNoteBibliography"/>
        <w:spacing w:after="0"/>
      </w:pPr>
      <w:r w:rsidRPr="005A42EE">
        <w:t>32.</w:t>
      </w:r>
      <w:r w:rsidRPr="005A42EE">
        <w:tab/>
        <w:t>Measelle JR, Ablow JC, Cowan PA, Cowan CP. Assessing young children's views of their academic, social, and emotional lives: An evaluation of the self-perception scales of the Berkeley puppet interview. Child Dev. 1998;69(6):1556-76.</w:t>
      </w:r>
    </w:p>
    <w:p w14:paraId="56C70541" w14:textId="77777777" w:rsidR="000311A6" w:rsidRPr="005A42EE" w:rsidRDefault="000311A6" w:rsidP="000311A6">
      <w:pPr>
        <w:pStyle w:val="EndNoteBibliography"/>
        <w:spacing w:after="0"/>
      </w:pPr>
      <w:r w:rsidRPr="005A42EE">
        <w:t>33.</w:t>
      </w:r>
      <w:r w:rsidRPr="005A42EE">
        <w:tab/>
        <w:t>Marsh HW, Barnes J, Cairns L, Tidman M. Self-description questionnaire - age and sex effects in the structure and level of self-concept for preadolescent children J Educ Psychol. 1984;76(5):940-56.</w:t>
      </w:r>
    </w:p>
    <w:p w14:paraId="196BD369" w14:textId="77777777" w:rsidR="000311A6" w:rsidRPr="005A42EE" w:rsidRDefault="000311A6" w:rsidP="000311A6">
      <w:pPr>
        <w:pStyle w:val="EndNoteBibliography"/>
        <w:spacing w:after="0"/>
      </w:pPr>
      <w:r w:rsidRPr="005A42EE">
        <w:t>34.</w:t>
      </w:r>
      <w:r w:rsidRPr="005A42EE">
        <w:tab/>
        <w:t>Wardle J, Guthrie CA, Sanderson S, Rapoport L. Development of the children's eating behaviour questionnaire. J Child Psychol Psychiatry. 2001;42(7):963-70.</w:t>
      </w:r>
    </w:p>
    <w:p w14:paraId="6FF7F062" w14:textId="77777777" w:rsidR="000311A6" w:rsidRPr="005A42EE" w:rsidRDefault="000311A6" w:rsidP="000311A6">
      <w:pPr>
        <w:pStyle w:val="EndNoteBibliography"/>
        <w:spacing w:after="0"/>
      </w:pPr>
      <w:r w:rsidRPr="005A42EE">
        <w:t>35.</w:t>
      </w:r>
      <w:r w:rsidRPr="005A42EE">
        <w:tab/>
        <w:t>Green J, Stanley C, Smith V, Goldwyn R. A new method of evaluating attachment representations in young school-age children: the Manchester Child Attachment Story Task. Attach Hum Dev. 2000;2(1):48-70.</w:t>
      </w:r>
    </w:p>
    <w:p w14:paraId="24E752CC" w14:textId="77777777" w:rsidR="000311A6" w:rsidRPr="005A42EE" w:rsidRDefault="000311A6" w:rsidP="000311A6">
      <w:pPr>
        <w:pStyle w:val="EndNoteBibliography"/>
        <w:spacing w:after="0"/>
      </w:pPr>
      <w:r w:rsidRPr="005A42EE">
        <w:t>36.</w:t>
      </w:r>
      <w:r w:rsidRPr="005A42EE">
        <w:tab/>
        <w:t>Korkman M, Kirk U, Kemp S. NEPSY: a developmental neuropsychological assessment. San Antonio, TX: The Psychological Corp.; 1998.</w:t>
      </w:r>
    </w:p>
    <w:p w14:paraId="568A706B" w14:textId="77777777" w:rsidR="000311A6" w:rsidRPr="005A42EE" w:rsidRDefault="000311A6" w:rsidP="000311A6">
      <w:pPr>
        <w:pStyle w:val="EndNoteBibliography"/>
        <w:spacing w:after="0"/>
      </w:pPr>
      <w:r w:rsidRPr="005A42EE">
        <w:t>37.</w:t>
      </w:r>
      <w:r w:rsidRPr="005A42EE">
        <w:tab/>
        <w:t>Cognition C. CANTAB® [Cognitive assessment software]. 2017. p. All rights reserved.</w:t>
      </w:r>
    </w:p>
    <w:p w14:paraId="7F664A39" w14:textId="77777777" w:rsidR="000311A6" w:rsidRPr="005A42EE" w:rsidRDefault="000311A6" w:rsidP="000311A6">
      <w:pPr>
        <w:pStyle w:val="EndNoteBibliography"/>
        <w:spacing w:after="0"/>
      </w:pPr>
      <w:r w:rsidRPr="005A42EE">
        <w:t>38.</w:t>
      </w:r>
      <w:r w:rsidRPr="005A42EE">
        <w:tab/>
        <w:t>Pons F, Harris PL. Longitudinal change and longitudinal stability of individual differences in children's emotion understanding. Cognition &amp; Emotion. 2005;19(8):1158-74.</w:t>
      </w:r>
    </w:p>
    <w:p w14:paraId="630CDF72" w14:textId="77777777" w:rsidR="000311A6" w:rsidRPr="005A42EE" w:rsidRDefault="000311A6" w:rsidP="000311A6">
      <w:pPr>
        <w:pStyle w:val="EndNoteBibliography"/>
        <w:spacing w:after="0"/>
      </w:pPr>
      <w:r w:rsidRPr="005A42EE">
        <w:t>39.</w:t>
      </w:r>
      <w:r w:rsidRPr="005A42EE">
        <w:tab/>
        <w:t>American Psychiatric Association. Diagnostic and statistical manual of mental disorders: DSM-IV. 4th ed. Washington, DC: American Psychiatric Association; 1994. 886 p.</w:t>
      </w:r>
    </w:p>
    <w:p w14:paraId="1F0736C4" w14:textId="77777777" w:rsidR="000311A6" w:rsidRPr="005A42EE" w:rsidRDefault="000311A6" w:rsidP="000311A6">
      <w:pPr>
        <w:pStyle w:val="EndNoteBibliography"/>
        <w:spacing w:after="0"/>
      </w:pPr>
      <w:r w:rsidRPr="005A42EE">
        <w:lastRenderedPageBreak/>
        <w:t>40.</w:t>
      </w:r>
      <w:r w:rsidRPr="005A42EE">
        <w:tab/>
        <w:t>Wichstrøm L, Berg-Nielsen TS, Angold A, Egger HL, Solheim E, Sveen TH. Prevalence of psychiatric disorders in preschoolers. Journal of Child Psychology and Psychiatry. 2012;53(6):695-705.</w:t>
      </w:r>
    </w:p>
    <w:p w14:paraId="17BA152D" w14:textId="77777777" w:rsidR="000311A6" w:rsidRPr="005A42EE" w:rsidRDefault="000311A6" w:rsidP="000311A6">
      <w:pPr>
        <w:pStyle w:val="EndNoteBibliography"/>
        <w:spacing w:after="0"/>
      </w:pPr>
      <w:r w:rsidRPr="005A42EE">
        <w:t>41.</w:t>
      </w:r>
      <w:r w:rsidRPr="005A42EE">
        <w:tab/>
        <w:t>Lavigne J, LeBailly SA, Hopkins J, Gouze KR, Binns HJ. The Prevalence of ADHD, ODD, Depression, and Anxiety in a Community Sample of 4-Year-Olds. Journal of Clinical Child and Adolescent Psychology. 2009;38(3):315-28.</w:t>
      </w:r>
    </w:p>
    <w:p w14:paraId="68FCFE61" w14:textId="77777777" w:rsidR="000311A6" w:rsidRPr="005A42EE" w:rsidRDefault="000311A6" w:rsidP="000311A6">
      <w:pPr>
        <w:pStyle w:val="EndNoteBibliography"/>
        <w:spacing w:after="0"/>
      </w:pPr>
      <w:r w:rsidRPr="005A42EE">
        <w:t>42.</w:t>
      </w:r>
      <w:r w:rsidRPr="005A42EE">
        <w:tab/>
        <w:t>Zahl T, Steinsbekk S, Wichstrøm L. Physical Activity, Sedentary Behavior, and Symptoms of Major Depression in Middle Childhood. Pediatrics. 2017;139(2):9.</w:t>
      </w:r>
    </w:p>
    <w:p w14:paraId="3FA15620" w14:textId="77777777" w:rsidR="000311A6" w:rsidRPr="005A42EE" w:rsidRDefault="000311A6" w:rsidP="000311A6">
      <w:pPr>
        <w:pStyle w:val="EndNoteBibliography"/>
        <w:spacing w:after="0"/>
      </w:pPr>
      <w:r w:rsidRPr="005A42EE">
        <w:t>43.</w:t>
      </w:r>
      <w:r w:rsidRPr="005A42EE">
        <w:tab/>
        <w:t>Wichstrøm L, Belsky J, Berg-Nielsen TS. Preschool predictors of childhood anxiety disorders: a prospective community study. Journal of Child Psychology and Psychiatry. 2013.</w:t>
      </w:r>
    </w:p>
    <w:p w14:paraId="125B58CD" w14:textId="77777777" w:rsidR="000311A6" w:rsidRPr="005A42EE" w:rsidRDefault="000311A6" w:rsidP="000311A6">
      <w:pPr>
        <w:pStyle w:val="EndNoteBibliography"/>
        <w:spacing w:after="0"/>
      </w:pPr>
      <w:r w:rsidRPr="005A42EE">
        <w:t>44.</w:t>
      </w:r>
      <w:r w:rsidRPr="005A42EE">
        <w:tab/>
        <w:t>Costello EJ. Prevalence and development of psychiatric disorders in childhood and adolescence. Arch Gen Psychiatry. 2003;60(8):837-44.</w:t>
      </w:r>
    </w:p>
    <w:p w14:paraId="313E6322" w14:textId="77777777" w:rsidR="000311A6" w:rsidRPr="005A42EE" w:rsidRDefault="000311A6" w:rsidP="000311A6">
      <w:pPr>
        <w:pStyle w:val="EndNoteBibliography"/>
        <w:spacing w:after="0"/>
      </w:pPr>
      <w:r w:rsidRPr="005A42EE">
        <w:t>45.</w:t>
      </w:r>
      <w:r w:rsidRPr="005A42EE">
        <w:tab/>
        <w:t>Husby SM, Wichstrøm L. Interrelationships and continuities in symptoms of oppositional defiant and conduct disorders from age 4 to 10 in the community. Journal of Child and Adolescent Psychiatry. 2016.</w:t>
      </w:r>
    </w:p>
    <w:p w14:paraId="2C480023" w14:textId="77777777" w:rsidR="000311A6" w:rsidRPr="005A42EE" w:rsidRDefault="000311A6" w:rsidP="000311A6">
      <w:pPr>
        <w:pStyle w:val="EndNoteBibliography"/>
        <w:spacing w:after="0"/>
      </w:pPr>
      <w:r w:rsidRPr="005A42EE">
        <w:t>46.</w:t>
      </w:r>
      <w:r w:rsidRPr="005A42EE">
        <w:tab/>
        <w:t>Allison PD. Fixed effects regression models. Los Angeles: SAGE; 2009.</w:t>
      </w:r>
    </w:p>
    <w:p w14:paraId="293F5902" w14:textId="77777777" w:rsidR="000311A6" w:rsidRPr="005A42EE" w:rsidRDefault="000311A6" w:rsidP="000311A6">
      <w:pPr>
        <w:pStyle w:val="EndNoteBibliography"/>
        <w:spacing w:after="0"/>
      </w:pPr>
      <w:r w:rsidRPr="005A42EE">
        <w:t>47.</w:t>
      </w:r>
      <w:r w:rsidRPr="005A42EE">
        <w:tab/>
        <w:t>Firebaugh G, Warner C, Massoglia M. Fixed Effects, RandomEffects, andHybrid Models for Causal Analysis. In: Morgan SL, editor. Handbook of Causal Analysis for Social Research. Dordrecht: Springer Science+Business Media; 2013. p. 113-32.</w:t>
      </w:r>
    </w:p>
    <w:p w14:paraId="7CE70B06" w14:textId="77777777" w:rsidR="000311A6" w:rsidRPr="005A42EE" w:rsidRDefault="000311A6" w:rsidP="000311A6">
      <w:pPr>
        <w:pStyle w:val="EndNoteBibliography"/>
        <w:spacing w:after="0"/>
      </w:pPr>
      <w:r w:rsidRPr="005A42EE">
        <w:t>48.</w:t>
      </w:r>
      <w:r w:rsidRPr="005A42EE">
        <w:tab/>
        <w:t>Solheim E, Wichstrom L, Belsky J, Berg-Nielsen TS. Do Time in Child Care and Peer Group Exposure Predict Poor Socioemotional Adjustment in Norway? Child Dev. 2013;84(5):1701-15.</w:t>
      </w:r>
    </w:p>
    <w:p w14:paraId="5AAFDCE1" w14:textId="77777777" w:rsidR="000311A6" w:rsidRPr="005A42EE" w:rsidRDefault="000311A6" w:rsidP="000311A6">
      <w:pPr>
        <w:pStyle w:val="EndNoteBibliography"/>
        <w:spacing w:after="0"/>
      </w:pPr>
      <w:r w:rsidRPr="005A42EE">
        <w:t>49.</w:t>
      </w:r>
      <w:r w:rsidRPr="005A42EE">
        <w:tab/>
        <w:t>Skalicka V, Belsky J, Stenseng F, Wichstrom L. Preschool-Age Problem Behavior and Teacher-Child Conflict in School: Direct and Moderation Effects by Preschool Organization. Child Dev. 2015;86(3):955-64.</w:t>
      </w:r>
    </w:p>
    <w:p w14:paraId="32768292" w14:textId="77777777" w:rsidR="000311A6" w:rsidRPr="005A42EE" w:rsidRDefault="000311A6" w:rsidP="000311A6">
      <w:pPr>
        <w:pStyle w:val="EndNoteBibliography"/>
        <w:spacing w:after="0"/>
      </w:pPr>
      <w:r w:rsidRPr="005A42EE">
        <w:t>50.</w:t>
      </w:r>
      <w:r w:rsidRPr="005A42EE">
        <w:tab/>
        <w:t>Skalicka V, Stenseng F, Wichstrom L. Reciprocal relations between student-teacher conflict, children's social skills and externalizing behavior: A three-wave longitudinal study from preschool to third grade. International Journal of Behavioral Development. 2015;39(5):413-25.</w:t>
      </w:r>
    </w:p>
    <w:p w14:paraId="1DE2666C" w14:textId="77777777" w:rsidR="000311A6" w:rsidRPr="005A42EE" w:rsidRDefault="000311A6" w:rsidP="000311A6">
      <w:pPr>
        <w:pStyle w:val="EndNoteBibliography"/>
        <w:spacing w:after="0"/>
      </w:pPr>
      <w:r w:rsidRPr="005A42EE">
        <w:t>51.</w:t>
      </w:r>
      <w:r w:rsidRPr="005A42EE">
        <w:tab/>
        <w:t>Stenseng F, Belsky J, Skalicka V, Wichstrom L. Preschool Social Exclusion, Aggression, and Cooperation: A Longitudinal Evaluation of the Need-to-Belong and the Social-Reconnection Hypotheses. Personality and Social Psychology Bulletin. 2014;40(12):1637-47.</w:t>
      </w:r>
    </w:p>
    <w:p w14:paraId="76E2E986" w14:textId="77777777" w:rsidR="000311A6" w:rsidRPr="005A42EE" w:rsidRDefault="000311A6" w:rsidP="000311A6">
      <w:pPr>
        <w:pStyle w:val="EndNoteBibliography"/>
        <w:spacing w:after="0"/>
      </w:pPr>
      <w:r w:rsidRPr="005A42EE">
        <w:t>52.</w:t>
      </w:r>
      <w:r w:rsidRPr="005A42EE">
        <w:tab/>
        <w:t>Stenseng F, Belsky J, Skalicka V, Wichstrom L. Social Exclusion Predicts Impaired Self-Regulation: A 2-Year Longitudinal Panel Study Including the Transition from Preschool to School. J Pers. 2015;83(2):212-20.</w:t>
      </w:r>
    </w:p>
    <w:p w14:paraId="7468C992" w14:textId="77777777" w:rsidR="000311A6" w:rsidRPr="005A42EE" w:rsidRDefault="000311A6" w:rsidP="000311A6">
      <w:pPr>
        <w:pStyle w:val="EndNoteBibliography"/>
        <w:spacing w:after="0"/>
      </w:pPr>
      <w:r w:rsidRPr="005A42EE">
        <w:t>53.</w:t>
      </w:r>
      <w:r w:rsidRPr="005A42EE">
        <w:tab/>
        <w:t>Belsky J, Pluess M. Beyond Diathesis Stress: Differential Susceptibility to Environmental Influences. Psychol Bull. 2009;135(6):885-908.</w:t>
      </w:r>
    </w:p>
    <w:p w14:paraId="6BFE0DBA" w14:textId="77777777" w:rsidR="000311A6" w:rsidRPr="005A42EE" w:rsidRDefault="000311A6" w:rsidP="000311A6">
      <w:pPr>
        <w:pStyle w:val="EndNoteBibliography"/>
        <w:spacing w:after="0"/>
      </w:pPr>
      <w:r w:rsidRPr="005A42EE">
        <w:t>54.</w:t>
      </w:r>
      <w:r w:rsidRPr="005A42EE">
        <w:tab/>
        <w:t>Hygen BW, Guzey IC, Belsky J, Berg-Nielsen TS, Wichstrom L. Catechol-O-methyltransferase Val158Met genotype moderates the effect of disorganized attachment on social development in young children. Dev Psychopathol. 2014;26(4):947-61.</w:t>
      </w:r>
    </w:p>
    <w:p w14:paraId="2D514EAF" w14:textId="77777777" w:rsidR="000311A6" w:rsidRPr="005A42EE" w:rsidRDefault="000311A6" w:rsidP="000311A6">
      <w:pPr>
        <w:pStyle w:val="EndNoteBibliography"/>
        <w:spacing w:after="0"/>
      </w:pPr>
      <w:r w:rsidRPr="005A42EE">
        <w:t>55.</w:t>
      </w:r>
      <w:r w:rsidRPr="005A42EE">
        <w:tab/>
        <w:t>Hygen BW, Belsky J, Li Z, Stenseng F, Guzey IC, Wichstrom L. Change in parenting, change in student-teacher relationships, and oxytocin receptor gene (OXTR): Testing a gene-x-environment (GxE) hypothesis in two samples. Dev Psychol. 2017;53(7):1300-15.</w:t>
      </w:r>
    </w:p>
    <w:p w14:paraId="0FE0B7F6" w14:textId="77777777" w:rsidR="000311A6" w:rsidRPr="005A42EE" w:rsidRDefault="000311A6" w:rsidP="000311A6">
      <w:pPr>
        <w:pStyle w:val="EndNoteBibliography"/>
        <w:spacing w:after="0"/>
      </w:pPr>
      <w:r w:rsidRPr="005A42EE">
        <w:t>56.</w:t>
      </w:r>
      <w:r w:rsidRPr="005A42EE">
        <w:tab/>
        <w:t>Steinsbekk S, Wichstrom L. Predictors of Change in BMI From the Age of 4 to 8. J Pediatr Psychol. 2015.</w:t>
      </w:r>
    </w:p>
    <w:p w14:paraId="1A4FCA6B" w14:textId="77777777" w:rsidR="000311A6" w:rsidRPr="005A42EE" w:rsidRDefault="000311A6" w:rsidP="000311A6">
      <w:pPr>
        <w:pStyle w:val="EndNoteBibliography"/>
        <w:spacing w:after="0"/>
      </w:pPr>
      <w:r w:rsidRPr="005A42EE">
        <w:t>57.</w:t>
      </w:r>
      <w:r w:rsidRPr="005A42EE">
        <w:tab/>
        <w:t>Steinsbekk S, Belsky D, Guzey IC, Wardle J, Wichstrom L. Polygenic Risk, Appetite Traits, and Weight Gain in Middle Childhood A Longitudinal Study. Jama Pediatrics. 2016;170(2).</w:t>
      </w:r>
    </w:p>
    <w:p w14:paraId="01EECED7" w14:textId="77777777" w:rsidR="000311A6" w:rsidRPr="005A42EE" w:rsidRDefault="000311A6" w:rsidP="000311A6">
      <w:pPr>
        <w:pStyle w:val="EndNoteBibliography"/>
        <w:spacing w:after="0"/>
      </w:pPr>
      <w:r w:rsidRPr="005A42EE">
        <w:t>58.</w:t>
      </w:r>
      <w:r w:rsidRPr="005A42EE">
        <w:tab/>
        <w:t>Croker H, Cooke L, Wardle J. Appetitive behaviours of children attending obesity treatment. Appetite. 2011;57(2):525-9.</w:t>
      </w:r>
    </w:p>
    <w:p w14:paraId="2A7EF334" w14:textId="77777777" w:rsidR="000311A6" w:rsidRPr="005A42EE" w:rsidRDefault="000311A6" w:rsidP="000311A6">
      <w:pPr>
        <w:pStyle w:val="EndNoteBibliography"/>
        <w:spacing w:after="0"/>
      </w:pPr>
      <w:r w:rsidRPr="005A42EE">
        <w:t>59.</w:t>
      </w:r>
      <w:r w:rsidRPr="005A42EE">
        <w:tab/>
        <w:t>Braet C, Claus L, Goossens L, Moens E, Van Vlierberghe L, Soetens B. Differences in eating style between overweight and normal-weight youngsters. J Health Psychol. 2008;13(6):733-43.</w:t>
      </w:r>
    </w:p>
    <w:p w14:paraId="0EF3698C" w14:textId="77777777" w:rsidR="000311A6" w:rsidRPr="005A42EE" w:rsidRDefault="000311A6" w:rsidP="000311A6">
      <w:pPr>
        <w:pStyle w:val="EndNoteBibliography"/>
        <w:spacing w:after="0"/>
      </w:pPr>
      <w:r w:rsidRPr="005A42EE">
        <w:lastRenderedPageBreak/>
        <w:t>60.</w:t>
      </w:r>
      <w:r w:rsidRPr="005A42EE">
        <w:tab/>
        <w:t>Pearson CM, Riley EN, Davis HA, Smith GT. Research Review: Two pathways toward impulsive action: an integrative risk model for bulimic behavior in youth. Journal of Child Psychology and Psychiatry. 2014;55(8):852-64.</w:t>
      </w:r>
    </w:p>
    <w:p w14:paraId="548F7392" w14:textId="77777777" w:rsidR="000311A6" w:rsidRPr="005A42EE" w:rsidRDefault="000311A6" w:rsidP="000311A6">
      <w:pPr>
        <w:pStyle w:val="EndNoteBibliography"/>
        <w:spacing w:after="0"/>
      </w:pPr>
      <w:r w:rsidRPr="005A42EE">
        <w:t>61.</w:t>
      </w:r>
      <w:r w:rsidRPr="005A42EE">
        <w:tab/>
        <w:t>Vaughn AE, Ward DS, Fisher JO, Faith MS, Hughes SO, Kremers SPJ, et al. Fundamental constructs in food parenting practices: a content map to guide future research. Nutr Rev. 2016;74(2):98-117.</w:t>
      </w:r>
    </w:p>
    <w:p w14:paraId="3829E3D3" w14:textId="77777777" w:rsidR="000311A6" w:rsidRPr="005A42EE" w:rsidRDefault="000311A6" w:rsidP="000311A6">
      <w:pPr>
        <w:pStyle w:val="EndNoteBibliography"/>
        <w:spacing w:after="0"/>
      </w:pPr>
      <w:r w:rsidRPr="005A42EE">
        <w:t>62.</w:t>
      </w:r>
      <w:r w:rsidRPr="005A42EE">
        <w:tab/>
        <w:t>Savage JS, Fisher JO, Birch LL. Parental influence on eating behavior: Conception to adolescence. Journal of Law Medicine &amp; Ethics. 2007;35(1):22-34.</w:t>
      </w:r>
    </w:p>
    <w:p w14:paraId="7551B1C4" w14:textId="77777777" w:rsidR="000311A6" w:rsidRPr="005A42EE" w:rsidRDefault="000311A6" w:rsidP="000311A6">
      <w:pPr>
        <w:pStyle w:val="EndNoteBibliography"/>
        <w:spacing w:after="0"/>
      </w:pPr>
      <w:r w:rsidRPr="005A42EE">
        <w:t>63.</w:t>
      </w:r>
      <w:r w:rsidRPr="005A42EE">
        <w:tab/>
        <w:t>Steinsbekk S, Belsky J, Wichstrom L. Parental Feeding and Child Eating: An Investigation of Reciprocal Effects. Child Dev. 2016.</w:t>
      </w:r>
    </w:p>
    <w:p w14:paraId="42B71016" w14:textId="77777777" w:rsidR="000311A6" w:rsidRPr="005A42EE" w:rsidRDefault="000311A6" w:rsidP="000311A6">
      <w:pPr>
        <w:pStyle w:val="EndNoteBibliography"/>
        <w:spacing w:after="0"/>
      </w:pPr>
      <w:r w:rsidRPr="005A42EE">
        <w:t>64.</w:t>
      </w:r>
      <w:r w:rsidRPr="005A42EE">
        <w:tab/>
        <w:t>Steinsbekk S, Barker E, Llewellyn C, Fildes A, Wichstrøm L. Emotional Feeding and Emotional Eating: Reciprocal Processes and the Influence of Negative Affectivity. Child Dev. 2017.</w:t>
      </w:r>
    </w:p>
    <w:p w14:paraId="4E8C789E" w14:textId="77777777" w:rsidR="000311A6" w:rsidRPr="005A42EE" w:rsidRDefault="000311A6" w:rsidP="000311A6">
      <w:pPr>
        <w:pStyle w:val="EndNoteBibliography"/>
        <w:spacing w:after="0"/>
      </w:pPr>
      <w:r w:rsidRPr="005A42EE">
        <w:t>65.</w:t>
      </w:r>
      <w:r w:rsidRPr="005A42EE">
        <w:tab/>
        <w:t>Steinsbekk S, Sveen TH, Fildes A, Llewellyn C, Wichstrom L. Screening for pickiness - a validation study. International Journal of Behavioral Nutrition and Physical Activity. 2017;14:4.</w:t>
      </w:r>
    </w:p>
    <w:p w14:paraId="7E790A3D" w14:textId="77777777" w:rsidR="000311A6" w:rsidRPr="005A42EE" w:rsidRDefault="000311A6" w:rsidP="000311A6">
      <w:pPr>
        <w:pStyle w:val="EndNoteBibliography"/>
        <w:spacing w:after="0"/>
      </w:pPr>
      <w:r w:rsidRPr="005A42EE">
        <w:t>66.</w:t>
      </w:r>
      <w:r w:rsidRPr="005A42EE">
        <w:tab/>
        <w:t>Steinsbekk S, Bonneville-Roussy A, Fildes A, Llewellyn CH, Wichstrom L. Child and parent predictors of picky eating from preschool to school age. International Journal of Behavioral Nutrition and Physical Activity. 2017;14.</w:t>
      </w:r>
    </w:p>
    <w:p w14:paraId="6741D1CB" w14:textId="77777777" w:rsidR="000311A6" w:rsidRPr="005A42EE" w:rsidRDefault="000311A6" w:rsidP="000311A6">
      <w:pPr>
        <w:pStyle w:val="EndNoteBibliography"/>
        <w:spacing w:after="0"/>
      </w:pPr>
      <w:r w:rsidRPr="005A42EE">
        <w:t>67.</w:t>
      </w:r>
      <w:r w:rsidRPr="005A42EE">
        <w:tab/>
        <w:t>Steinsbekk S, Klockner CA, Fildes A, Kristoffersen P, Rognsas SL, Wichstrom L. Body Size Estimation from Early to Middle Childhood: Stability of Underestimation, BMI, and Gender Effects. Front Psychol. 2017;8.</w:t>
      </w:r>
    </w:p>
    <w:p w14:paraId="5F211781" w14:textId="77777777" w:rsidR="000311A6" w:rsidRPr="005A42EE" w:rsidRDefault="000311A6" w:rsidP="000311A6">
      <w:pPr>
        <w:pStyle w:val="EndNoteBibliography"/>
        <w:spacing w:after="0"/>
      </w:pPr>
      <w:r w:rsidRPr="005A42EE">
        <w:t>68.</w:t>
      </w:r>
      <w:r w:rsidRPr="005A42EE">
        <w:tab/>
        <w:t>Nilsen W, Kjeldsen A, Karevold EB, Skipstein A, Helland MS, Gustavson K, et al. Cohort profile: The Tracking Opportunities and Problems Study (TOPP) - A study of Norwegian children and their parents followed from infancy to adulthood. Int J Epidemiol. 2017.</w:t>
      </w:r>
    </w:p>
    <w:p w14:paraId="142AFAAD" w14:textId="77777777" w:rsidR="000311A6" w:rsidRPr="005A42EE" w:rsidRDefault="000311A6" w:rsidP="000311A6">
      <w:pPr>
        <w:pStyle w:val="EndNoteBibliography"/>
        <w:spacing w:after="0"/>
      </w:pPr>
      <w:r w:rsidRPr="005A42EE">
        <w:t>69.</w:t>
      </w:r>
      <w:r w:rsidRPr="005A42EE">
        <w:tab/>
        <w:t>Boyd A, Golding J, Macleod J, Lawlor DA, Fraser A, Henderson J, et al. Cohort Profile: The 'Children of the 90s'-the index offspring of the Avon Longitudinal Study of Parents and Children. Int J Epidemiol. 2013;42(1):111-27.</w:t>
      </w:r>
    </w:p>
    <w:p w14:paraId="2124C6AB" w14:textId="77777777" w:rsidR="000311A6" w:rsidRPr="005A42EE" w:rsidRDefault="000311A6" w:rsidP="000311A6">
      <w:pPr>
        <w:pStyle w:val="EndNoteBibliography"/>
        <w:spacing w:after="0"/>
      </w:pPr>
      <w:r w:rsidRPr="005A42EE">
        <w:t>70.</w:t>
      </w:r>
      <w:r w:rsidRPr="005A42EE">
        <w:tab/>
        <w:t>Wichstrom L, Penelo E, Rensvik Viddal K, de la Osa N, Ezpeleta L. Explaining the relationship between temperament and symptoms of psychiatric disorders from preschool to middle childhood: hybrid fixed and random effects models of Norwegian and Spanish children. J Child Psychol Psychiatry. 2017.</w:t>
      </w:r>
    </w:p>
    <w:p w14:paraId="72CD7C01" w14:textId="77777777" w:rsidR="000311A6" w:rsidRPr="005A42EE" w:rsidRDefault="000311A6" w:rsidP="000311A6">
      <w:pPr>
        <w:pStyle w:val="EndNoteBibliography"/>
      </w:pPr>
      <w:r w:rsidRPr="005A42EE">
        <w:t>71.</w:t>
      </w:r>
      <w:r w:rsidRPr="005A42EE">
        <w:tab/>
        <w:t>Haslam N, Holland E, Kuppens P. Categories versus dimensions in personality and psychopathology: a quantitative review of taxometric research. Psychol Med. 2012;42(5):903-20.</w:t>
      </w:r>
    </w:p>
    <w:p w14:paraId="4CD6107D" w14:textId="0F2753FB" w:rsidR="009A6826" w:rsidRPr="005E402F" w:rsidRDefault="003C6522" w:rsidP="003C6522">
      <w:pPr>
        <w:rPr>
          <w:rFonts w:ascii="Times New Roman" w:hAnsi="Times New Roman" w:cs="Times New Roman"/>
          <w:sz w:val="24"/>
          <w:szCs w:val="24"/>
          <w:lang w:val="en-GB"/>
        </w:rPr>
      </w:pPr>
      <w:r w:rsidRPr="005A42E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</w:p>
    <w:sectPr w:rsidR="009A6826" w:rsidRPr="005E402F" w:rsidSect="0076021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AEDC69D" w14:textId="77777777" w:rsidR="000E4DF3" w:rsidRDefault="000E4DF3" w:rsidP="00EE6C87">
      <w:pPr>
        <w:spacing w:after="0" w:line="240" w:lineRule="auto"/>
      </w:pPr>
      <w:r>
        <w:separator/>
      </w:r>
    </w:p>
  </w:endnote>
  <w:endnote w:type="continuationSeparator" w:id="0">
    <w:p w14:paraId="1D1B38B8" w14:textId="77777777" w:rsidR="000E4DF3" w:rsidRDefault="000E4DF3" w:rsidP="00EE6C8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532961577"/>
      <w:docPartObj>
        <w:docPartGallery w:val="Page Numbers (Bottom of Page)"/>
        <w:docPartUnique/>
      </w:docPartObj>
    </w:sdtPr>
    <w:sdtEndPr/>
    <w:sdtContent>
      <w:p w14:paraId="70037A66" w14:textId="644D7739" w:rsidR="000E4DF3" w:rsidRDefault="000E4DF3">
        <w:pPr>
          <w:pStyle w:val="Bunntekst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5A42EE">
          <w:rPr>
            <w:noProof/>
          </w:rPr>
          <w:t>17</w:t>
        </w:r>
        <w:r>
          <w:fldChar w:fldCharType="end"/>
        </w:r>
      </w:p>
    </w:sdtContent>
  </w:sdt>
  <w:p w14:paraId="3813602A" w14:textId="77777777" w:rsidR="000E4DF3" w:rsidRDefault="000E4DF3">
    <w:pPr>
      <w:pStyle w:val="Bunntekst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2E8EA99" w14:textId="77777777" w:rsidR="000E4DF3" w:rsidRDefault="000E4DF3" w:rsidP="00EE6C87">
      <w:pPr>
        <w:spacing w:after="0" w:line="240" w:lineRule="auto"/>
      </w:pPr>
      <w:r>
        <w:separator/>
      </w:r>
    </w:p>
  </w:footnote>
  <w:footnote w:type="continuationSeparator" w:id="0">
    <w:p w14:paraId="38485CED" w14:textId="77777777" w:rsidR="000E4DF3" w:rsidRDefault="000E4DF3" w:rsidP="00EE6C8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294715271"/>
      <w:docPartObj>
        <w:docPartGallery w:val="Page Numbers (Top of Page)"/>
        <w:docPartUnique/>
      </w:docPartObj>
    </w:sdtPr>
    <w:sdtEndPr/>
    <w:sdtContent>
      <w:p w14:paraId="0EDDB365" w14:textId="1F9C70D1" w:rsidR="000E4DF3" w:rsidRDefault="000E4DF3">
        <w:pPr>
          <w:pStyle w:val="Topptekst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5A42EE">
          <w:rPr>
            <w:noProof/>
          </w:rPr>
          <w:t>17</w:t>
        </w:r>
        <w:r>
          <w:fldChar w:fldCharType="end"/>
        </w:r>
      </w:p>
    </w:sdtContent>
  </w:sdt>
  <w:p w14:paraId="04DBFE9A" w14:textId="77777777" w:rsidR="000E4DF3" w:rsidRDefault="000E4DF3">
    <w:pPr>
      <w:pStyle w:val="Toppteks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2C71859"/>
    <w:multiLevelType w:val="hybridMultilevel"/>
    <w:tmpl w:val="A4AC0E76"/>
    <w:lvl w:ilvl="0" w:tplc="0414000F">
      <w:start w:val="1"/>
      <w:numFmt w:val="decimal"/>
      <w:lvlText w:val="%1."/>
      <w:lvlJc w:val="left"/>
      <w:pPr>
        <w:ind w:left="778" w:hanging="360"/>
      </w:pPr>
    </w:lvl>
    <w:lvl w:ilvl="1" w:tplc="04140019" w:tentative="1">
      <w:start w:val="1"/>
      <w:numFmt w:val="lowerLetter"/>
      <w:lvlText w:val="%2."/>
      <w:lvlJc w:val="left"/>
      <w:pPr>
        <w:ind w:left="1498" w:hanging="360"/>
      </w:pPr>
    </w:lvl>
    <w:lvl w:ilvl="2" w:tplc="0414001B" w:tentative="1">
      <w:start w:val="1"/>
      <w:numFmt w:val="lowerRoman"/>
      <w:lvlText w:val="%3."/>
      <w:lvlJc w:val="right"/>
      <w:pPr>
        <w:ind w:left="2218" w:hanging="180"/>
      </w:pPr>
    </w:lvl>
    <w:lvl w:ilvl="3" w:tplc="0414000F" w:tentative="1">
      <w:start w:val="1"/>
      <w:numFmt w:val="decimal"/>
      <w:lvlText w:val="%4."/>
      <w:lvlJc w:val="left"/>
      <w:pPr>
        <w:ind w:left="2938" w:hanging="360"/>
      </w:pPr>
    </w:lvl>
    <w:lvl w:ilvl="4" w:tplc="04140019" w:tentative="1">
      <w:start w:val="1"/>
      <w:numFmt w:val="lowerLetter"/>
      <w:lvlText w:val="%5."/>
      <w:lvlJc w:val="left"/>
      <w:pPr>
        <w:ind w:left="3658" w:hanging="360"/>
      </w:pPr>
    </w:lvl>
    <w:lvl w:ilvl="5" w:tplc="0414001B" w:tentative="1">
      <w:start w:val="1"/>
      <w:numFmt w:val="lowerRoman"/>
      <w:lvlText w:val="%6."/>
      <w:lvlJc w:val="right"/>
      <w:pPr>
        <w:ind w:left="4378" w:hanging="180"/>
      </w:pPr>
    </w:lvl>
    <w:lvl w:ilvl="6" w:tplc="0414000F" w:tentative="1">
      <w:start w:val="1"/>
      <w:numFmt w:val="decimal"/>
      <w:lvlText w:val="%7."/>
      <w:lvlJc w:val="left"/>
      <w:pPr>
        <w:ind w:left="5098" w:hanging="360"/>
      </w:pPr>
    </w:lvl>
    <w:lvl w:ilvl="7" w:tplc="04140019" w:tentative="1">
      <w:start w:val="1"/>
      <w:numFmt w:val="lowerLetter"/>
      <w:lvlText w:val="%8."/>
      <w:lvlJc w:val="left"/>
      <w:pPr>
        <w:ind w:left="5818" w:hanging="360"/>
      </w:pPr>
    </w:lvl>
    <w:lvl w:ilvl="8" w:tplc="0414001B" w:tentative="1">
      <w:start w:val="1"/>
      <w:numFmt w:val="lowerRoman"/>
      <w:lvlText w:val="%9."/>
      <w:lvlJc w:val="right"/>
      <w:pPr>
        <w:ind w:left="6538" w:hanging="180"/>
      </w:pPr>
    </w:lvl>
  </w:abstractNum>
  <w:abstractNum w:abstractNumId="1" w15:restartNumberingAfterBreak="0">
    <w:nsid w:val="7581191B"/>
    <w:multiLevelType w:val="hybridMultilevel"/>
    <w:tmpl w:val="C6648644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activeWritingStyle w:appName="MSWord" w:lang="nb-NO" w:vendorID="64" w:dllVersion="6" w:nlCheck="1" w:checkStyle="0"/>
  <w:activeWritingStyle w:appName="MSWord" w:lang="en-US" w:vendorID="64" w:dllVersion="6" w:nlCheck="1" w:checkStyle="1"/>
  <w:activeWritingStyle w:appName="MSWord" w:lang="de-DE" w:vendorID="64" w:dllVersion="6" w:nlCheck="1" w:checkStyle="0"/>
  <w:activeWritingStyle w:appName="MSWord" w:lang="fr-FR" w:vendorID="64" w:dllVersion="6" w:nlCheck="1" w:checkStyle="0"/>
  <w:activeWritingStyle w:appName="MSWord" w:lang="en-GB" w:vendorID="64" w:dllVersion="6" w:nlCheck="1" w:checkStyle="1"/>
  <w:activeWritingStyle w:appName="MSWord" w:lang="en-GB" w:vendorID="64" w:dllVersion="0" w:nlCheck="1" w:checkStyle="0"/>
  <w:activeWritingStyle w:appName="MSWord" w:lang="en-US" w:vendorID="64" w:dllVersion="0" w:nlCheck="1" w:checkStyle="0"/>
  <w:activeWritingStyle w:appName="MSWord" w:lang="en-GB" w:vendorID="64" w:dllVersion="131078" w:nlCheck="1" w:checkStyle="1"/>
  <w:activeWritingStyle w:appName="MSWord" w:lang="nb-NO" w:vendorID="64" w:dllVersion="131078" w:nlCheck="1" w:checkStyle="0"/>
  <w:activeWritingStyle w:appName="MSWord" w:lang="en-US" w:vendorID="64" w:dllVersion="131078" w:nlCheck="1" w:checkStyle="1"/>
  <w:activeWritingStyle w:appName="MSWord" w:lang="de-DE" w:vendorID="64" w:dllVersion="131078" w:nlCheck="1" w:checkStyle="0"/>
  <w:activeWritingStyle w:appName="MSWord" w:lang="fr-FR" w:vendorID="64" w:dllVersion="131078" w:nlCheck="1" w:checkStyle="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xas0psztvvt5jetzf0vap5hefp2vxsfaerv&quot;&gt;Silje_bibliotek&lt;record-ids&gt;&lt;item&gt;262&lt;/item&gt;&lt;item&gt;304&lt;/item&gt;&lt;item&gt;917&lt;/item&gt;&lt;item&gt;1268&lt;/item&gt;&lt;item&gt;1384&lt;/item&gt;&lt;item&gt;1586&lt;/item&gt;&lt;item&gt;1684&lt;/item&gt;&lt;item&gt;1685&lt;/item&gt;&lt;item&gt;1686&lt;/item&gt;&lt;item&gt;1911&lt;/item&gt;&lt;item&gt;1923&lt;/item&gt;&lt;item&gt;2000&lt;/item&gt;&lt;item&gt;2062&lt;/item&gt;&lt;item&gt;2103&lt;/item&gt;&lt;item&gt;2204&lt;/item&gt;&lt;item&gt;2217&lt;/item&gt;&lt;item&gt;2259&lt;/item&gt;&lt;item&gt;2412&lt;/item&gt;&lt;item&gt;2474&lt;/item&gt;&lt;item&gt;2514&lt;/item&gt;&lt;item&gt;2531&lt;/item&gt;&lt;item&gt;2626&lt;/item&gt;&lt;item&gt;2635&lt;/item&gt;&lt;item&gt;2823&lt;/item&gt;&lt;item&gt;3035&lt;/item&gt;&lt;item&gt;3146&lt;/item&gt;&lt;item&gt;3148&lt;/item&gt;&lt;item&gt;3198&lt;/item&gt;&lt;item&gt;3248&lt;/item&gt;&lt;item&gt;3253&lt;/item&gt;&lt;item&gt;3320&lt;/item&gt;&lt;item&gt;3347&lt;/item&gt;&lt;item&gt;3413&lt;/item&gt;&lt;item&gt;3430&lt;/item&gt;&lt;item&gt;3440&lt;/item&gt;&lt;item&gt;3477&lt;/item&gt;&lt;item&gt;3480&lt;/item&gt;&lt;item&gt;3535&lt;/item&gt;&lt;item&gt;3583&lt;/item&gt;&lt;item&gt;3587&lt;/item&gt;&lt;item&gt;3591&lt;/item&gt;&lt;item&gt;3592&lt;/item&gt;&lt;item&gt;3593&lt;/item&gt;&lt;item&gt;3594&lt;/item&gt;&lt;item&gt;3595&lt;/item&gt;&lt;item&gt;3596&lt;/item&gt;&lt;item&gt;3597&lt;/item&gt;&lt;item&gt;3598&lt;/item&gt;&lt;item&gt;3599&lt;/item&gt;&lt;item&gt;3601&lt;/item&gt;&lt;item&gt;3602&lt;/item&gt;&lt;item&gt;3603&lt;/item&gt;&lt;item&gt;3604&lt;/item&gt;&lt;item&gt;3605&lt;/item&gt;&lt;item&gt;3606&lt;/item&gt;&lt;item&gt;3607&lt;/item&gt;&lt;item&gt;3611&lt;/item&gt;&lt;item&gt;3613&lt;/item&gt;&lt;item&gt;3648&lt;/item&gt;&lt;item&gt;3651&lt;/item&gt;&lt;item&gt;3652&lt;/item&gt;&lt;item&gt;3653&lt;/item&gt;&lt;item&gt;3770&lt;/item&gt;&lt;item&gt;3822&lt;/item&gt;&lt;item&gt;3824&lt;/item&gt;&lt;item&gt;3838&lt;/item&gt;&lt;item&gt;3839&lt;/item&gt;&lt;item&gt;3840&lt;/item&gt;&lt;item&gt;3842&lt;/item&gt;&lt;item&gt;3910&lt;/item&gt;&lt;item&gt;4009&lt;/item&gt;&lt;/record-ids&gt;&lt;/item&gt;&lt;/Libraries&gt;"/>
    <w:docVar w:name="WordTimer" w:val="890"/>
  </w:docVars>
  <w:rsids>
    <w:rsidRoot w:val="004E19C2"/>
    <w:rsid w:val="000061B0"/>
    <w:rsid w:val="00006783"/>
    <w:rsid w:val="00007FBB"/>
    <w:rsid w:val="00017D99"/>
    <w:rsid w:val="00020CBD"/>
    <w:rsid w:val="00030012"/>
    <w:rsid w:val="000311A6"/>
    <w:rsid w:val="00035A45"/>
    <w:rsid w:val="0003643B"/>
    <w:rsid w:val="000471F7"/>
    <w:rsid w:val="000516D7"/>
    <w:rsid w:val="000542FA"/>
    <w:rsid w:val="000554E6"/>
    <w:rsid w:val="00056D7B"/>
    <w:rsid w:val="000571C6"/>
    <w:rsid w:val="00065697"/>
    <w:rsid w:val="00070818"/>
    <w:rsid w:val="00072D4A"/>
    <w:rsid w:val="000813A9"/>
    <w:rsid w:val="000B0329"/>
    <w:rsid w:val="000B07A0"/>
    <w:rsid w:val="000B2307"/>
    <w:rsid w:val="000B759B"/>
    <w:rsid w:val="000C3DC0"/>
    <w:rsid w:val="000D05B0"/>
    <w:rsid w:val="000D79C3"/>
    <w:rsid w:val="000E4DF3"/>
    <w:rsid w:val="000F0646"/>
    <w:rsid w:val="000F3F9D"/>
    <w:rsid w:val="000F769F"/>
    <w:rsid w:val="00100BEE"/>
    <w:rsid w:val="00101AA3"/>
    <w:rsid w:val="0010443F"/>
    <w:rsid w:val="0010763D"/>
    <w:rsid w:val="00117B11"/>
    <w:rsid w:val="0012192F"/>
    <w:rsid w:val="001247B5"/>
    <w:rsid w:val="00125498"/>
    <w:rsid w:val="001265F4"/>
    <w:rsid w:val="00146FD3"/>
    <w:rsid w:val="001614EC"/>
    <w:rsid w:val="00167920"/>
    <w:rsid w:val="001708EA"/>
    <w:rsid w:val="0017373B"/>
    <w:rsid w:val="00174009"/>
    <w:rsid w:val="00182D1F"/>
    <w:rsid w:val="00192C75"/>
    <w:rsid w:val="0019497D"/>
    <w:rsid w:val="001A28E4"/>
    <w:rsid w:val="001B2E9E"/>
    <w:rsid w:val="001C2BF5"/>
    <w:rsid w:val="001D07A0"/>
    <w:rsid w:val="001D2C59"/>
    <w:rsid w:val="001D3E41"/>
    <w:rsid w:val="001F0657"/>
    <w:rsid w:val="001F78F1"/>
    <w:rsid w:val="00200F4F"/>
    <w:rsid w:val="00216290"/>
    <w:rsid w:val="00220617"/>
    <w:rsid w:val="00223A40"/>
    <w:rsid w:val="0024015A"/>
    <w:rsid w:val="0025073F"/>
    <w:rsid w:val="002533EC"/>
    <w:rsid w:val="0025530F"/>
    <w:rsid w:val="002555B7"/>
    <w:rsid w:val="00270376"/>
    <w:rsid w:val="00281A0C"/>
    <w:rsid w:val="00295C57"/>
    <w:rsid w:val="002A2352"/>
    <w:rsid w:val="002A45D6"/>
    <w:rsid w:val="002A53E7"/>
    <w:rsid w:val="002A7D60"/>
    <w:rsid w:val="002B2CA6"/>
    <w:rsid w:val="002B4D95"/>
    <w:rsid w:val="002B7202"/>
    <w:rsid w:val="002C0C17"/>
    <w:rsid w:val="002C69C4"/>
    <w:rsid w:val="002D37E3"/>
    <w:rsid w:val="002E4E5A"/>
    <w:rsid w:val="002F1313"/>
    <w:rsid w:val="002F38E3"/>
    <w:rsid w:val="00314B3A"/>
    <w:rsid w:val="00346828"/>
    <w:rsid w:val="00350162"/>
    <w:rsid w:val="00354391"/>
    <w:rsid w:val="00356323"/>
    <w:rsid w:val="00365075"/>
    <w:rsid w:val="00375307"/>
    <w:rsid w:val="00377A70"/>
    <w:rsid w:val="00384833"/>
    <w:rsid w:val="00392C40"/>
    <w:rsid w:val="003A1979"/>
    <w:rsid w:val="003B3B00"/>
    <w:rsid w:val="003C3DF9"/>
    <w:rsid w:val="003C6522"/>
    <w:rsid w:val="003D3A58"/>
    <w:rsid w:val="003D7C42"/>
    <w:rsid w:val="003E2F23"/>
    <w:rsid w:val="003F26B2"/>
    <w:rsid w:val="003F3952"/>
    <w:rsid w:val="003F3C73"/>
    <w:rsid w:val="003F66A0"/>
    <w:rsid w:val="003F6D71"/>
    <w:rsid w:val="0040686A"/>
    <w:rsid w:val="00410753"/>
    <w:rsid w:val="00413582"/>
    <w:rsid w:val="0042076D"/>
    <w:rsid w:val="00424091"/>
    <w:rsid w:val="0043239D"/>
    <w:rsid w:val="00435D53"/>
    <w:rsid w:val="00447A98"/>
    <w:rsid w:val="00462994"/>
    <w:rsid w:val="00463360"/>
    <w:rsid w:val="00464ADF"/>
    <w:rsid w:val="00472B52"/>
    <w:rsid w:val="004806B5"/>
    <w:rsid w:val="00483511"/>
    <w:rsid w:val="0048634E"/>
    <w:rsid w:val="00491E57"/>
    <w:rsid w:val="004B06D1"/>
    <w:rsid w:val="004B09EA"/>
    <w:rsid w:val="004B69D9"/>
    <w:rsid w:val="004C36A3"/>
    <w:rsid w:val="004E062B"/>
    <w:rsid w:val="004E19C2"/>
    <w:rsid w:val="004E1A97"/>
    <w:rsid w:val="004E28A1"/>
    <w:rsid w:val="004E5383"/>
    <w:rsid w:val="004E7052"/>
    <w:rsid w:val="004F743B"/>
    <w:rsid w:val="005139DD"/>
    <w:rsid w:val="005154F8"/>
    <w:rsid w:val="00523FA5"/>
    <w:rsid w:val="005400E4"/>
    <w:rsid w:val="005416BF"/>
    <w:rsid w:val="00566943"/>
    <w:rsid w:val="00566F75"/>
    <w:rsid w:val="00574E26"/>
    <w:rsid w:val="0057558A"/>
    <w:rsid w:val="00594B43"/>
    <w:rsid w:val="0059631B"/>
    <w:rsid w:val="005979F8"/>
    <w:rsid w:val="005A42EE"/>
    <w:rsid w:val="005A62A2"/>
    <w:rsid w:val="005B0889"/>
    <w:rsid w:val="005C16FE"/>
    <w:rsid w:val="005D4FB6"/>
    <w:rsid w:val="005D5F77"/>
    <w:rsid w:val="005E00DC"/>
    <w:rsid w:val="005E0A32"/>
    <w:rsid w:val="005E3AA9"/>
    <w:rsid w:val="005E402F"/>
    <w:rsid w:val="00601437"/>
    <w:rsid w:val="00616C9C"/>
    <w:rsid w:val="006265A3"/>
    <w:rsid w:val="00631F7F"/>
    <w:rsid w:val="00635C9F"/>
    <w:rsid w:val="0063779D"/>
    <w:rsid w:val="006475AB"/>
    <w:rsid w:val="0065049F"/>
    <w:rsid w:val="0066015B"/>
    <w:rsid w:val="00660704"/>
    <w:rsid w:val="0067220D"/>
    <w:rsid w:val="006776A0"/>
    <w:rsid w:val="00683935"/>
    <w:rsid w:val="00687960"/>
    <w:rsid w:val="006946D5"/>
    <w:rsid w:val="006A1397"/>
    <w:rsid w:val="006A30C3"/>
    <w:rsid w:val="006A6743"/>
    <w:rsid w:val="006C19AF"/>
    <w:rsid w:val="006C3F54"/>
    <w:rsid w:val="006C70EA"/>
    <w:rsid w:val="006E1AEE"/>
    <w:rsid w:val="006E3913"/>
    <w:rsid w:val="006E61C2"/>
    <w:rsid w:val="0070116D"/>
    <w:rsid w:val="00707B32"/>
    <w:rsid w:val="00710565"/>
    <w:rsid w:val="00710FE5"/>
    <w:rsid w:val="0071410E"/>
    <w:rsid w:val="007225DA"/>
    <w:rsid w:val="007248BE"/>
    <w:rsid w:val="00724CAC"/>
    <w:rsid w:val="00726A69"/>
    <w:rsid w:val="00735AD5"/>
    <w:rsid w:val="0074554C"/>
    <w:rsid w:val="00745C77"/>
    <w:rsid w:val="00747B8A"/>
    <w:rsid w:val="00760212"/>
    <w:rsid w:val="00761C22"/>
    <w:rsid w:val="0077096B"/>
    <w:rsid w:val="00782624"/>
    <w:rsid w:val="007827BE"/>
    <w:rsid w:val="007924F6"/>
    <w:rsid w:val="00792E79"/>
    <w:rsid w:val="007A662D"/>
    <w:rsid w:val="007A6C7C"/>
    <w:rsid w:val="007B0B25"/>
    <w:rsid w:val="007B5937"/>
    <w:rsid w:val="007C5A5C"/>
    <w:rsid w:val="007D0474"/>
    <w:rsid w:val="007F273C"/>
    <w:rsid w:val="007F69B4"/>
    <w:rsid w:val="007F7A4D"/>
    <w:rsid w:val="00805785"/>
    <w:rsid w:val="008074F2"/>
    <w:rsid w:val="00810454"/>
    <w:rsid w:val="00812CBC"/>
    <w:rsid w:val="00822436"/>
    <w:rsid w:val="00836A40"/>
    <w:rsid w:val="0084661D"/>
    <w:rsid w:val="00855131"/>
    <w:rsid w:val="00857CF1"/>
    <w:rsid w:val="0087415B"/>
    <w:rsid w:val="008758C5"/>
    <w:rsid w:val="00883248"/>
    <w:rsid w:val="00883660"/>
    <w:rsid w:val="008836FE"/>
    <w:rsid w:val="00884031"/>
    <w:rsid w:val="0089220C"/>
    <w:rsid w:val="00892A52"/>
    <w:rsid w:val="008A0D45"/>
    <w:rsid w:val="008A16CC"/>
    <w:rsid w:val="008A708D"/>
    <w:rsid w:val="008B3921"/>
    <w:rsid w:val="008B6ABD"/>
    <w:rsid w:val="008C0F88"/>
    <w:rsid w:val="008C2AE3"/>
    <w:rsid w:val="008C7049"/>
    <w:rsid w:val="008D3B51"/>
    <w:rsid w:val="008E02C6"/>
    <w:rsid w:val="008E3FC2"/>
    <w:rsid w:val="008F2C8E"/>
    <w:rsid w:val="008F5432"/>
    <w:rsid w:val="0090453B"/>
    <w:rsid w:val="00904DAB"/>
    <w:rsid w:val="009066E8"/>
    <w:rsid w:val="00912CAD"/>
    <w:rsid w:val="009179DA"/>
    <w:rsid w:val="00931468"/>
    <w:rsid w:val="00960F71"/>
    <w:rsid w:val="00963575"/>
    <w:rsid w:val="00966143"/>
    <w:rsid w:val="009807A9"/>
    <w:rsid w:val="0098234F"/>
    <w:rsid w:val="00990FD7"/>
    <w:rsid w:val="00991041"/>
    <w:rsid w:val="00997D08"/>
    <w:rsid w:val="009A09A3"/>
    <w:rsid w:val="009A1D85"/>
    <w:rsid w:val="009A215E"/>
    <w:rsid w:val="009A5F18"/>
    <w:rsid w:val="009A6826"/>
    <w:rsid w:val="009B2C8A"/>
    <w:rsid w:val="009B5D5B"/>
    <w:rsid w:val="009B6F10"/>
    <w:rsid w:val="009C049A"/>
    <w:rsid w:val="009D02C4"/>
    <w:rsid w:val="009D1225"/>
    <w:rsid w:val="00A007A3"/>
    <w:rsid w:val="00A15558"/>
    <w:rsid w:val="00A15B63"/>
    <w:rsid w:val="00A15E42"/>
    <w:rsid w:val="00A173E8"/>
    <w:rsid w:val="00A175C1"/>
    <w:rsid w:val="00A31A94"/>
    <w:rsid w:val="00A33987"/>
    <w:rsid w:val="00A33EB7"/>
    <w:rsid w:val="00A3482F"/>
    <w:rsid w:val="00A438FF"/>
    <w:rsid w:val="00A44732"/>
    <w:rsid w:val="00A46A58"/>
    <w:rsid w:val="00A46CB4"/>
    <w:rsid w:val="00A472A3"/>
    <w:rsid w:val="00A61AF1"/>
    <w:rsid w:val="00A635CB"/>
    <w:rsid w:val="00A67379"/>
    <w:rsid w:val="00A751F7"/>
    <w:rsid w:val="00A76CBD"/>
    <w:rsid w:val="00A81EC8"/>
    <w:rsid w:val="00A85DA3"/>
    <w:rsid w:val="00A967A8"/>
    <w:rsid w:val="00AA248A"/>
    <w:rsid w:val="00AA7FCB"/>
    <w:rsid w:val="00AB7877"/>
    <w:rsid w:val="00AC0D2D"/>
    <w:rsid w:val="00AD2E51"/>
    <w:rsid w:val="00AD3768"/>
    <w:rsid w:val="00AF03FC"/>
    <w:rsid w:val="00B00648"/>
    <w:rsid w:val="00B00CD4"/>
    <w:rsid w:val="00B032A2"/>
    <w:rsid w:val="00B036D2"/>
    <w:rsid w:val="00B04ED1"/>
    <w:rsid w:val="00B05353"/>
    <w:rsid w:val="00B16B3C"/>
    <w:rsid w:val="00B22ADF"/>
    <w:rsid w:val="00B24663"/>
    <w:rsid w:val="00B25520"/>
    <w:rsid w:val="00B257E2"/>
    <w:rsid w:val="00B305F9"/>
    <w:rsid w:val="00B3476F"/>
    <w:rsid w:val="00B46A71"/>
    <w:rsid w:val="00B5178C"/>
    <w:rsid w:val="00B541B8"/>
    <w:rsid w:val="00B559F9"/>
    <w:rsid w:val="00B56472"/>
    <w:rsid w:val="00B6028B"/>
    <w:rsid w:val="00B8031F"/>
    <w:rsid w:val="00B81DA2"/>
    <w:rsid w:val="00B82907"/>
    <w:rsid w:val="00B96A54"/>
    <w:rsid w:val="00BA50BD"/>
    <w:rsid w:val="00BA5D5B"/>
    <w:rsid w:val="00BA66C4"/>
    <w:rsid w:val="00BB1DC1"/>
    <w:rsid w:val="00BC35A7"/>
    <w:rsid w:val="00BD43FB"/>
    <w:rsid w:val="00BD5ECA"/>
    <w:rsid w:val="00BE20BD"/>
    <w:rsid w:val="00BE5991"/>
    <w:rsid w:val="00BF3FF0"/>
    <w:rsid w:val="00BF54A5"/>
    <w:rsid w:val="00C01063"/>
    <w:rsid w:val="00C014C5"/>
    <w:rsid w:val="00C10299"/>
    <w:rsid w:val="00C12827"/>
    <w:rsid w:val="00C1322E"/>
    <w:rsid w:val="00C248A7"/>
    <w:rsid w:val="00C31D93"/>
    <w:rsid w:val="00C31EE4"/>
    <w:rsid w:val="00C37705"/>
    <w:rsid w:val="00C43275"/>
    <w:rsid w:val="00C56E9A"/>
    <w:rsid w:val="00C57E13"/>
    <w:rsid w:val="00C661F1"/>
    <w:rsid w:val="00C7128A"/>
    <w:rsid w:val="00C72756"/>
    <w:rsid w:val="00C736C0"/>
    <w:rsid w:val="00C77913"/>
    <w:rsid w:val="00C84848"/>
    <w:rsid w:val="00C90046"/>
    <w:rsid w:val="00CA0D44"/>
    <w:rsid w:val="00CA1A89"/>
    <w:rsid w:val="00CA479C"/>
    <w:rsid w:val="00CA4DE5"/>
    <w:rsid w:val="00CB06C8"/>
    <w:rsid w:val="00CB7D7E"/>
    <w:rsid w:val="00CC1325"/>
    <w:rsid w:val="00CD2020"/>
    <w:rsid w:val="00CD5A1C"/>
    <w:rsid w:val="00CE3FF9"/>
    <w:rsid w:val="00CE550E"/>
    <w:rsid w:val="00CE5D39"/>
    <w:rsid w:val="00CE656C"/>
    <w:rsid w:val="00CE71DE"/>
    <w:rsid w:val="00CF13C2"/>
    <w:rsid w:val="00D17019"/>
    <w:rsid w:val="00D20C1E"/>
    <w:rsid w:val="00D4260A"/>
    <w:rsid w:val="00D443C6"/>
    <w:rsid w:val="00D464AF"/>
    <w:rsid w:val="00D507C6"/>
    <w:rsid w:val="00D51848"/>
    <w:rsid w:val="00D566C1"/>
    <w:rsid w:val="00D56A7E"/>
    <w:rsid w:val="00D62A03"/>
    <w:rsid w:val="00D651BE"/>
    <w:rsid w:val="00D740C6"/>
    <w:rsid w:val="00D7441C"/>
    <w:rsid w:val="00D8033D"/>
    <w:rsid w:val="00D8376F"/>
    <w:rsid w:val="00D86704"/>
    <w:rsid w:val="00D954BE"/>
    <w:rsid w:val="00DA3A16"/>
    <w:rsid w:val="00DA3AF5"/>
    <w:rsid w:val="00DC3A2C"/>
    <w:rsid w:val="00DC53E5"/>
    <w:rsid w:val="00DD2B84"/>
    <w:rsid w:val="00DE0DA0"/>
    <w:rsid w:val="00DE2647"/>
    <w:rsid w:val="00DE6C3D"/>
    <w:rsid w:val="00DF01F5"/>
    <w:rsid w:val="00E30925"/>
    <w:rsid w:val="00E3640F"/>
    <w:rsid w:val="00E37EE3"/>
    <w:rsid w:val="00E47E28"/>
    <w:rsid w:val="00E546B3"/>
    <w:rsid w:val="00E56886"/>
    <w:rsid w:val="00E60555"/>
    <w:rsid w:val="00E613F8"/>
    <w:rsid w:val="00E72821"/>
    <w:rsid w:val="00E84F01"/>
    <w:rsid w:val="00E956D3"/>
    <w:rsid w:val="00EA20DB"/>
    <w:rsid w:val="00EB6591"/>
    <w:rsid w:val="00ED23BE"/>
    <w:rsid w:val="00ED26A8"/>
    <w:rsid w:val="00EE0FEA"/>
    <w:rsid w:val="00EE4586"/>
    <w:rsid w:val="00EE6C87"/>
    <w:rsid w:val="00EF3E05"/>
    <w:rsid w:val="00EF6855"/>
    <w:rsid w:val="00F06EFA"/>
    <w:rsid w:val="00F34E86"/>
    <w:rsid w:val="00F3630E"/>
    <w:rsid w:val="00F36C8D"/>
    <w:rsid w:val="00F5162B"/>
    <w:rsid w:val="00F62838"/>
    <w:rsid w:val="00F628E1"/>
    <w:rsid w:val="00F62EC5"/>
    <w:rsid w:val="00F75FA2"/>
    <w:rsid w:val="00F84100"/>
    <w:rsid w:val="00F915BD"/>
    <w:rsid w:val="00F92AC6"/>
    <w:rsid w:val="00F9438C"/>
    <w:rsid w:val="00F97C5E"/>
    <w:rsid w:val="00FA2421"/>
    <w:rsid w:val="00FA7575"/>
    <w:rsid w:val="00FB6399"/>
    <w:rsid w:val="00FC4400"/>
    <w:rsid w:val="00FE23D4"/>
    <w:rsid w:val="00FE35D8"/>
    <w:rsid w:val="00FE5BC5"/>
    <w:rsid w:val="00FF0A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5FC2FF5"/>
  <w15:chartTrackingRefBased/>
  <w15:docId w15:val="{8B4D4288-81F8-4967-AE05-CCDA7163CC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nb-N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Standardskriftforavsnitt">
    <w:name w:val="Default Paragraph Font"/>
    <w:uiPriority w:val="1"/>
    <w:unhideWhenUsed/>
  </w:style>
  <w:style w:type="table" w:default="1" w:styleId="Vanlig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  <w:style w:type="character" w:styleId="Merknadsreferanse">
    <w:name w:val="annotation reference"/>
    <w:basedOn w:val="Standardskriftforavsnitt"/>
    <w:uiPriority w:val="99"/>
    <w:semiHidden/>
    <w:unhideWhenUsed/>
    <w:rsid w:val="00CA4DE5"/>
    <w:rPr>
      <w:sz w:val="16"/>
      <w:szCs w:val="16"/>
    </w:rPr>
  </w:style>
  <w:style w:type="paragraph" w:styleId="Merknadstekst">
    <w:name w:val="annotation text"/>
    <w:basedOn w:val="Normal"/>
    <w:link w:val="MerknadstekstTegn"/>
    <w:uiPriority w:val="99"/>
    <w:semiHidden/>
    <w:unhideWhenUsed/>
    <w:rsid w:val="00CA4DE5"/>
    <w:pPr>
      <w:spacing w:line="240" w:lineRule="auto"/>
    </w:pPr>
    <w:rPr>
      <w:rFonts w:ascii="Tahoma" w:hAnsi="Tahoma" w:cs="Tahoma"/>
      <w:sz w:val="16"/>
      <w:szCs w:val="20"/>
      <w:lang w:val="en-US"/>
    </w:rPr>
  </w:style>
  <w:style w:type="character" w:customStyle="1" w:styleId="MerknadstekstTegn">
    <w:name w:val="Merknadstekst Tegn"/>
    <w:basedOn w:val="Standardskriftforavsnitt"/>
    <w:link w:val="Merknadstekst"/>
    <w:uiPriority w:val="99"/>
    <w:semiHidden/>
    <w:rsid w:val="00CA4DE5"/>
    <w:rPr>
      <w:rFonts w:ascii="Tahoma" w:hAnsi="Tahoma" w:cs="Tahoma"/>
      <w:sz w:val="16"/>
      <w:szCs w:val="20"/>
      <w:lang w:val="en-US"/>
    </w:rPr>
  </w:style>
  <w:style w:type="paragraph" w:styleId="Kommentaremne">
    <w:name w:val="annotation subject"/>
    <w:basedOn w:val="Merknadstekst"/>
    <w:next w:val="Merknadstekst"/>
    <w:link w:val="KommentaremneTegn"/>
    <w:uiPriority w:val="99"/>
    <w:semiHidden/>
    <w:unhideWhenUsed/>
    <w:rsid w:val="00CA4DE5"/>
    <w:rPr>
      <w:b/>
      <w:bCs/>
    </w:rPr>
  </w:style>
  <w:style w:type="character" w:customStyle="1" w:styleId="KommentaremneTegn">
    <w:name w:val="Kommentaremne Tegn"/>
    <w:basedOn w:val="MerknadstekstTegn"/>
    <w:link w:val="Kommentaremne"/>
    <w:uiPriority w:val="99"/>
    <w:semiHidden/>
    <w:rsid w:val="00CA4DE5"/>
    <w:rPr>
      <w:rFonts w:ascii="Tahoma" w:hAnsi="Tahoma" w:cs="Tahoma"/>
      <w:b/>
      <w:bCs/>
      <w:sz w:val="20"/>
      <w:szCs w:val="20"/>
      <w:lang w:val="en-US"/>
    </w:rPr>
  </w:style>
  <w:style w:type="paragraph" w:styleId="Bobletekst">
    <w:name w:val="Balloon Text"/>
    <w:basedOn w:val="Normal"/>
    <w:link w:val="BobletekstTegn"/>
    <w:uiPriority w:val="99"/>
    <w:semiHidden/>
    <w:unhideWhenUsed/>
    <w:rsid w:val="00CA4DE5"/>
    <w:pPr>
      <w:spacing w:after="0" w:line="240" w:lineRule="auto"/>
    </w:pPr>
    <w:rPr>
      <w:rFonts w:ascii="Tahoma" w:hAnsi="Tahoma" w:cs="Tahoma"/>
      <w:sz w:val="16"/>
      <w:szCs w:val="18"/>
      <w:lang w:val="en-US"/>
    </w:rPr>
  </w:style>
  <w:style w:type="character" w:customStyle="1" w:styleId="BobletekstTegn">
    <w:name w:val="Bobletekst Tegn"/>
    <w:basedOn w:val="Standardskriftforavsnitt"/>
    <w:link w:val="Bobletekst"/>
    <w:uiPriority w:val="99"/>
    <w:semiHidden/>
    <w:rsid w:val="00CA4DE5"/>
    <w:rPr>
      <w:rFonts w:ascii="Tahoma" w:hAnsi="Tahoma" w:cs="Tahoma"/>
      <w:sz w:val="16"/>
      <w:szCs w:val="18"/>
      <w:lang w:val="en-US"/>
    </w:rPr>
  </w:style>
  <w:style w:type="character" w:styleId="Hyperkobling">
    <w:name w:val="Hyperlink"/>
    <w:basedOn w:val="Standardskriftforavsnitt"/>
    <w:uiPriority w:val="99"/>
    <w:unhideWhenUsed/>
    <w:rsid w:val="009A6826"/>
    <w:rPr>
      <w:color w:val="0563C1" w:themeColor="hyperlink"/>
      <w:u w:val="single"/>
    </w:rPr>
  </w:style>
  <w:style w:type="paragraph" w:styleId="Topptekst">
    <w:name w:val="header"/>
    <w:basedOn w:val="Normal"/>
    <w:link w:val="TopptekstTegn"/>
    <w:uiPriority w:val="99"/>
    <w:unhideWhenUsed/>
    <w:rsid w:val="00EE6C8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TopptekstTegn">
    <w:name w:val="Topptekst Tegn"/>
    <w:basedOn w:val="Standardskriftforavsnitt"/>
    <w:link w:val="Topptekst"/>
    <w:uiPriority w:val="99"/>
    <w:rsid w:val="00EE6C87"/>
  </w:style>
  <w:style w:type="paragraph" w:styleId="Bunntekst">
    <w:name w:val="footer"/>
    <w:basedOn w:val="Normal"/>
    <w:link w:val="BunntekstTegn"/>
    <w:uiPriority w:val="99"/>
    <w:unhideWhenUsed/>
    <w:rsid w:val="00EE6C8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BunntekstTegn">
    <w:name w:val="Bunntekst Tegn"/>
    <w:basedOn w:val="Standardskriftforavsnitt"/>
    <w:link w:val="Bunntekst"/>
    <w:uiPriority w:val="99"/>
    <w:rsid w:val="00EE6C87"/>
  </w:style>
  <w:style w:type="paragraph" w:styleId="NormalWeb">
    <w:name w:val="Normal (Web)"/>
    <w:basedOn w:val="Normal"/>
    <w:uiPriority w:val="99"/>
    <w:semiHidden/>
    <w:unhideWhenUsed/>
    <w:rsid w:val="007B0B25"/>
    <w:rPr>
      <w:rFonts w:ascii="Times New Roman" w:hAnsi="Times New Roman" w:cs="Times New Roman"/>
      <w:sz w:val="24"/>
      <w:szCs w:val="24"/>
    </w:rPr>
  </w:style>
  <w:style w:type="paragraph" w:styleId="Revisjon">
    <w:name w:val="Revision"/>
    <w:hidden/>
    <w:uiPriority w:val="99"/>
    <w:semiHidden/>
    <w:rsid w:val="007B0B25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3C6522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Standardskriftforavsnitt"/>
    <w:link w:val="EndNoteBibliographyTitle"/>
    <w:rsid w:val="003C6522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C6522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Standardskriftforavsnitt"/>
    <w:link w:val="EndNoteBibliography"/>
    <w:rsid w:val="003C6522"/>
    <w:rPr>
      <w:rFonts w:ascii="Calibri" w:hAnsi="Calibri" w:cs="Calibri"/>
      <w:noProof/>
      <w:lang w:val="en-US"/>
    </w:rPr>
  </w:style>
  <w:style w:type="character" w:styleId="Fulgthyperkobling">
    <w:name w:val="FollowedHyperlink"/>
    <w:basedOn w:val="Standardskriftforavsnitt"/>
    <w:uiPriority w:val="99"/>
    <w:semiHidden/>
    <w:unhideWhenUsed/>
    <w:rsid w:val="00635C9F"/>
    <w:rPr>
      <w:color w:val="954F72" w:themeColor="followedHyperlink"/>
      <w:u w:val="single"/>
    </w:rPr>
  </w:style>
  <w:style w:type="table" w:styleId="Tabellrutenett">
    <w:name w:val="Table Grid"/>
    <w:basedOn w:val="Vanligtabell"/>
    <w:uiPriority w:val="39"/>
    <w:rsid w:val="00020CB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eavsnitt">
    <w:name w:val="List Paragraph"/>
    <w:basedOn w:val="Normal"/>
    <w:uiPriority w:val="34"/>
    <w:qFormat/>
    <w:rsid w:val="00BE5991"/>
    <w:pPr>
      <w:ind w:left="720"/>
      <w:contextualSpacing/>
    </w:pPr>
  </w:style>
  <w:style w:type="table" w:customStyle="1" w:styleId="TableGrid1">
    <w:name w:val="Table Grid1"/>
    <w:basedOn w:val="Vanligtabell"/>
    <w:next w:val="Tabellrutenett"/>
    <w:uiPriority w:val="39"/>
    <w:rsid w:val="00812CB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Ingenmellomrom">
    <w:name w:val="No Spacing"/>
    <w:uiPriority w:val="1"/>
    <w:qFormat/>
    <w:rsid w:val="0089220C"/>
    <w:pPr>
      <w:spacing w:after="0" w:line="240" w:lineRule="auto"/>
    </w:pPr>
  </w:style>
  <w:style w:type="character" w:styleId="Linjenummer">
    <w:name w:val="line number"/>
    <w:basedOn w:val="Standardskriftforavsnitt"/>
    <w:uiPriority w:val="99"/>
    <w:semiHidden/>
    <w:unhideWhenUsed/>
    <w:rsid w:val="00745C77"/>
  </w:style>
  <w:style w:type="character" w:styleId="Utheving">
    <w:name w:val="Emphasis"/>
    <w:basedOn w:val="Standardskriftforavsnitt"/>
    <w:uiPriority w:val="20"/>
    <w:qFormat/>
    <w:rsid w:val="007A6C7C"/>
    <w:rPr>
      <w:i/>
      <w:iCs/>
    </w:rPr>
  </w:style>
  <w:style w:type="character" w:customStyle="1" w:styleId="current-selection">
    <w:name w:val="current-selection"/>
    <w:basedOn w:val="Standardskriftforavsnitt"/>
    <w:rsid w:val="002D37E3"/>
  </w:style>
  <w:style w:type="character" w:customStyle="1" w:styleId="a">
    <w:name w:val="_"/>
    <w:basedOn w:val="Standardskriftforavsnitt"/>
    <w:rsid w:val="002D37E3"/>
  </w:style>
  <w:style w:type="character" w:customStyle="1" w:styleId="enhanced-reference">
    <w:name w:val="enhanced-reference"/>
    <w:basedOn w:val="Standardskriftforavsnitt"/>
    <w:rsid w:val="002D37E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28820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284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038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6130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7070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7305152">
                  <w:marLeft w:val="0"/>
                  <w:marRight w:val="0"/>
                  <w:marTop w:val="221"/>
                  <w:marBottom w:val="221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236314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767411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3378049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38564000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47776413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5294140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95991393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09570911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12835568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57354667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60433590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63324232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72663594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89098881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203426649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20164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5096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78760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5421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67092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588693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9676777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1445180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lars.wichstrom@ntnu.no" TargetMode="External"/><Relationship Id="rId13" Type="http://schemas.openxmlformats.org/officeDocument/2006/relationships/hyperlink" Target="https://www.ssb.no/statistikkbanken/SelectVarVal/Define.asp?MainTable=BarnForeldre&amp;KortNavnWeb=familie&amp;PLanguage=1&amp;checked=true" TargetMode="External"/><Relationship Id="rId3" Type="http://schemas.openxmlformats.org/officeDocument/2006/relationships/settings" Target="settings.xml"/><Relationship Id="rId7" Type="http://schemas.openxmlformats.org/officeDocument/2006/relationships/hyperlink" Target="mailto:silje.steinsbekk@ntnu.no" TargetMode="External"/><Relationship Id="rId12" Type="http://schemas.openxmlformats.org/officeDocument/2006/relationships/hyperlink" Target="http://www.ssb.no/en/utdanning/statistikker/utniv/aar" TargetMode="External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1.xml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header" Target="header1.xml"/><Relationship Id="rId4" Type="http://schemas.openxmlformats.org/officeDocument/2006/relationships/webSettings" Target="webSettings.xml"/><Relationship Id="rId9" Type="http://schemas.openxmlformats.org/officeDocument/2006/relationships/hyperlink" Target="mailto:silje.steinsbekk@ntnu,.no" TargetMode="External"/><Relationship Id="rId14" Type="http://schemas.openxmlformats.org/officeDocument/2006/relationships/hyperlink" Target="https://www.bufdir.no/Statistikk_og_analyse/Oppvekst/Familie_omsorg_og_relasjoner/Barns_familier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7</Pages>
  <Words>16166</Words>
  <Characters>85686</Characters>
  <Application>Microsoft Office Word</Application>
  <DocSecurity>0</DocSecurity>
  <Lines>714</Lines>
  <Paragraphs>203</Paragraphs>
  <ScaleCrop>false</ScaleCrop>
  <HeadingPairs>
    <vt:vector size="4" baseType="variant">
      <vt:variant>
        <vt:lpstr>Tit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NTNU</Company>
  <LinksUpToDate>false</LinksUpToDate>
  <CharactersWithSpaces>1016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lje Steinsbekk</dc:creator>
  <cp:keywords/>
  <dc:description/>
  <cp:lastModifiedBy>Silje Steinsbekk</cp:lastModifiedBy>
  <cp:revision>3</cp:revision>
  <dcterms:created xsi:type="dcterms:W3CDTF">2018-07-03T08:15:00Z</dcterms:created>
  <dcterms:modified xsi:type="dcterms:W3CDTF">2018-07-03T08:16:00Z</dcterms:modified>
</cp:coreProperties>
</file>